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75B37A13" w:rsidR="00427CEF" w:rsidRPr="00EA769C" w:rsidRDefault="00EA769C" w:rsidP="00195A4B">
      <w:pPr>
        <w:rPr>
          <w:rFonts w:eastAsiaTheme="minorHAnsi"/>
        </w:rPr>
      </w:pPr>
      <w:r w:rsidRPr="00EA769C">
        <w:rPr>
          <w:rFonts w:eastAsiaTheme="minorHAnsi"/>
        </w:rPr>
        <w:t xml:space="preserve">Title? </w:t>
      </w:r>
      <w:r w:rsidRPr="00EA769C">
        <w:t xml:space="preserve">Discrepancies Between Parental and Child Reports in Predicting OCD Symptomatology and Diagnosis: A Multimodal Approach Using Structural MRI and </w:t>
      </w:r>
      <w:proofErr w:type="spellStart"/>
      <w:r w:rsidRPr="00EA769C">
        <w:t>XGBoost</w:t>
      </w:r>
      <w:proofErr w:type="spellEnd"/>
      <w:r w:rsidRPr="00EA769C">
        <w:t xml:space="preserve"> Modeling on the ABCD Dataset</w:t>
      </w:r>
    </w:p>
    <w:p w14:paraId="59A3490A" w14:textId="08F583F5"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ED3E68" w:rsidRDefault="00C464C2">
          <w:pPr>
            <w:pStyle w:val="TOCHeading"/>
            <w:rPr>
              <w:rFonts w:ascii="Times New Roman" w:hAnsi="Times New Roman" w:cs="Times New Roman"/>
              <w:sz w:val="24"/>
              <w:szCs w:val="24"/>
            </w:rPr>
          </w:pPr>
          <w:r w:rsidRPr="00ED3E68">
            <w:rPr>
              <w:rFonts w:ascii="Times New Roman" w:hAnsi="Times New Roman" w:cs="Times New Roman"/>
              <w:sz w:val="24"/>
              <w:szCs w:val="24"/>
            </w:rPr>
            <w:t>Table of Contents</w:t>
          </w:r>
        </w:p>
        <w:p w14:paraId="199CE62E" w14:textId="12B137A7"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Pr>
              <w:i/>
              <w:iCs/>
              <w:caps w:val="0"/>
            </w:rPr>
            <w:fldChar w:fldCharType="begin"/>
          </w:r>
          <w:r>
            <w:rPr>
              <w:i/>
              <w:iCs/>
              <w:caps w:val="0"/>
            </w:rPr>
            <w:instrText xml:space="preserve"> TOC \o "1-5" \h \z \u </w:instrText>
          </w:r>
          <w:r>
            <w:rPr>
              <w:i/>
              <w:iCs/>
              <w:caps w:val="0"/>
            </w:rPr>
            <w:fldChar w:fldCharType="separate"/>
          </w:r>
          <w:hyperlink w:anchor="_Toc191889185" w:history="1">
            <w:r w:rsidRPr="00535473">
              <w:rPr>
                <w:rStyle w:val="Hyperlink"/>
                <w:rFonts w:eastAsiaTheme="minorHAnsi"/>
                <w:noProof/>
              </w:rPr>
              <w:t>Introduction</w:t>
            </w:r>
            <w:r>
              <w:rPr>
                <w:noProof/>
                <w:webHidden/>
              </w:rPr>
              <w:tab/>
            </w:r>
            <w:r>
              <w:rPr>
                <w:noProof/>
                <w:webHidden/>
              </w:rPr>
              <w:fldChar w:fldCharType="begin"/>
            </w:r>
            <w:r>
              <w:rPr>
                <w:noProof/>
                <w:webHidden/>
              </w:rPr>
              <w:instrText xml:space="preserve"> PAGEREF _Toc191889185 \h </w:instrText>
            </w:r>
            <w:r>
              <w:rPr>
                <w:noProof/>
                <w:webHidden/>
              </w:rPr>
            </w:r>
            <w:r>
              <w:rPr>
                <w:noProof/>
                <w:webHidden/>
              </w:rPr>
              <w:fldChar w:fldCharType="separate"/>
            </w:r>
            <w:r>
              <w:rPr>
                <w:noProof/>
                <w:webHidden/>
              </w:rPr>
              <w:t>3</w:t>
            </w:r>
            <w:r>
              <w:rPr>
                <w:noProof/>
                <w:webHidden/>
              </w:rPr>
              <w:fldChar w:fldCharType="end"/>
            </w:r>
          </w:hyperlink>
        </w:p>
        <w:p w14:paraId="33373C84" w14:textId="5A2FAFBC"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6" w:history="1">
            <w:r w:rsidRPr="00535473">
              <w:rPr>
                <w:rStyle w:val="Hyperlink"/>
                <w:noProof/>
              </w:rPr>
              <w:t>Obsessive-Compulsive Disorder</w:t>
            </w:r>
            <w:r>
              <w:rPr>
                <w:noProof/>
                <w:webHidden/>
              </w:rPr>
              <w:tab/>
            </w:r>
            <w:r>
              <w:rPr>
                <w:noProof/>
                <w:webHidden/>
              </w:rPr>
              <w:fldChar w:fldCharType="begin"/>
            </w:r>
            <w:r>
              <w:rPr>
                <w:noProof/>
                <w:webHidden/>
              </w:rPr>
              <w:instrText xml:space="preserve"> PAGEREF _Toc191889186 \h </w:instrText>
            </w:r>
            <w:r>
              <w:rPr>
                <w:noProof/>
                <w:webHidden/>
              </w:rPr>
            </w:r>
            <w:r>
              <w:rPr>
                <w:noProof/>
                <w:webHidden/>
              </w:rPr>
              <w:fldChar w:fldCharType="separate"/>
            </w:r>
            <w:r>
              <w:rPr>
                <w:noProof/>
                <w:webHidden/>
              </w:rPr>
              <w:t>3</w:t>
            </w:r>
            <w:r>
              <w:rPr>
                <w:noProof/>
                <w:webHidden/>
              </w:rPr>
              <w:fldChar w:fldCharType="end"/>
            </w:r>
          </w:hyperlink>
        </w:p>
        <w:p w14:paraId="69196A91" w14:textId="233D225A"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7" w:history="1">
            <w:r w:rsidRPr="00535473">
              <w:rPr>
                <w:rStyle w:val="Hyperlink"/>
                <w:noProof/>
              </w:rPr>
              <w:t>Informant Discrepancies</w:t>
            </w:r>
            <w:r>
              <w:rPr>
                <w:noProof/>
                <w:webHidden/>
              </w:rPr>
              <w:tab/>
            </w:r>
            <w:r>
              <w:rPr>
                <w:noProof/>
                <w:webHidden/>
              </w:rPr>
              <w:fldChar w:fldCharType="begin"/>
            </w:r>
            <w:r>
              <w:rPr>
                <w:noProof/>
                <w:webHidden/>
              </w:rPr>
              <w:instrText xml:space="preserve"> PAGEREF _Toc191889187 \h </w:instrText>
            </w:r>
            <w:r>
              <w:rPr>
                <w:noProof/>
                <w:webHidden/>
              </w:rPr>
            </w:r>
            <w:r>
              <w:rPr>
                <w:noProof/>
                <w:webHidden/>
              </w:rPr>
              <w:fldChar w:fldCharType="separate"/>
            </w:r>
            <w:r>
              <w:rPr>
                <w:noProof/>
                <w:webHidden/>
              </w:rPr>
              <w:t>3</w:t>
            </w:r>
            <w:r>
              <w:rPr>
                <w:noProof/>
                <w:webHidden/>
              </w:rPr>
              <w:fldChar w:fldCharType="end"/>
            </w:r>
          </w:hyperlink>
        </w:p>
        <w:p w14:paraId="0F1A3BFB" w14:textId="382D2E2D"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8" w:history="1">
            <w:r w:rsidRPr="00535473">
              <w:rPr>
                <w:rStyle w:val="Hyperlink"/>
                <w:noProof/>
              </w:rPr>
              <w:t>MRI</w:t>
            </w:r>
            <w:r>
              <w:rPr>
                <w:noProof/>
                <w:webHidden/>
              </w:rPr>
              <w:tab/>
            </w:r>
            <w:r>
              <w:rPr>
                <w:noProof/>
                <w:webHidden/>
              </w:rPr>
              <w:fldChar w:fldCharType="begin"/>
            </w:r>
            <w:r>
              <w:rPr>
                <w:noProof/>
                <w:webHidden/>
              </w:rPr>
              <w:instrText xml:space="preserve"> PAGEREF _Toc191889188 \h </w:instrText>
            </w:r>
            <w:r>
              <w:rPr>
                <w:noProof/>
                <w:webHidden/>
              </w:rPr>
            </w:r>
            <w:r>
              <w:rPr>
                <w:noProof/>
                <w:webHidden/>
              </w:rPr>
              <w:fldChar w:fldCharType="separate"/>
            </w:r>
            <w:r>
              <w:rPr>
                <w:noProof/>
                <w:webHidden/>
              </w:rPr>
              <w:t>5</w:t>
            </w:r>
            <w:r>
              <w:rPr>
                <w:noProof/>
                <w:webHidden/>
              </w:rPr>
              <w:fldChar w:fldCharType="end"/>
            </w:r>
          </w:hyperlink>
        </w:p>
        <w:p w14:paraId="7C7BD6F5" w14:textId="09AC76B4"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89" w:history="1">
            <w:r w:rsidRPr="00535473">
              <w:rPr>
                <w:rStyle w:val="Hyperlink"/>
                <w:noProof/>
              </w:rPr>
              <w:t>Cortical thickness</w:t>
            </w:r>
            <w:r>
              <w:rPr>
                <w:noProof/>
                <w:webHidden/>
              </w:rPr>
              <w:tab/>
            </w:r>
            <w:r>
              <w:rPr>
                <w:noProof/>
                <w:webHidden/>
              </w:rPr>
              <w:fldChar w:fldCharType="begin"/>
            </w:r>
            <w:r>
              <w:rPr>
                <w:noProof/>
                <w:webHidden/>
              </w:rPr>
              <w:instrText xml:space="preserve"> PAGEREF _Toc191889189 \h </w:instrText>
            </w:r>
            <w:r>
              <w:rPr>
                <w:noProof/>
                <w:webHidden/>
              </w:rPr>
            </w:r>
            <w:r>
              <w:rPr>
                <w:noProof/>
                <w:webHidden/>
              </w:rPr>
              <w:fldChar w:fldCharType="separate"/>
            </w:r>
            <w:r>
              <w:rPr>
                <w:noProof/>
                <w:webHidden/>
              </w:rPr>
              <w:t>6</w:t>
            </w:r>
            <w:r>
              <w:rPr>
                <w:noProof/>
                <w:webHidden/>
              </w:rPr>
              <w:fldChar w:fldCharType="end"/>
            </w:r>
          </w:hyperlink>
        </w:p>
        <w:p w14:paraId="35F27FD9" w14:textId="265594D4"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0" w:history="1">
            <w:r w:rsidRPr="00535473">
              <w:rPr>
                <w:rStyle w:val="Hyperlink"/>
                <w:noProof/>
              </w:rPr>
              <w:t>Volume</w:t>
            </w:r>
            <w:r>
              <w:rPr>
                <w:noProof/>
                <w:webHidden/>
              </w:rPr>
              <w:tab/>
            </w:r>
            <w:r>
              <w:rPr>
                <w:noProof/>
                <w:webHidden/>
              </w:rPr>
              <w:fldChar w:fldCharType="begin"/>
            </w:r>
            <w:r>
              <w:rPr>
                <w:noProof/>
                <w:webHidden/>
              </w:rPr>
              <w:instrText xml:space="preserve"> PAGEREF _Toc191889190 \h </w:instrText>
            </w:r>
            <w:r>
              <w:rPr>
                <w:noProof/>
                <w:webHidden/>
              </w:rPr>
            </w:r>
            <w:r>
              <w:rPr>
                <w:noProof/>
                <w:webHidden/>
              </w:rPr>
              <w:fldChar w:fldCharType="separate"/>
            </w:r>
            <w:r>
              <w:rPr>
                <w:noProof/>
                <w:webHidden/>
              </w:rPr>
              <w:t>6</w:t>
            </w:r>
            <w:r>
              <w:rPr>
                <w:noProof/>
                <w:webHidden/>
              </w:rPr>
              <w:fldChar w:fldCharType="end"/>
            </w:r>
          </w:hyperlink>
        </w:p>
        <w:p w14:paraId="331F71A3" w14:textId="618DCD0D"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1" w:history="1">
            <w:r w:rsidRPr="00535473">
              <w:rPr>
                <w:rStyle w:val="Hyperlink"/>
                <w:noProof/>
              </w:rPr>
              <w:t>Surface area</w:t>
            </w:r>
            <w:r>
              <w:rPr>
                <w:noProof/>
                <w:webHidden/>
              </w:rPr>
              <w:tab/>
            </w:r>
            <w:r>
              <w:rPr>
                <w:noProof/>
                <w:webHidden/>
              </w:rPr>
              <w:fldChar w:fldCharType="begin"/>
            </w:r>
            <w:r>
              <w:rPr>
                <w:noProof/>
                <w:webHidden/>
              </w:rPr>
              <w:instrText xml:space="preserve"> PAGEREF _Toc191889191 \h </w:instrText>
            </w:r>
            <w:r>
              <w:rPr>
                <w:noProof/>
                <w:webHidden/>
              </w:rPr>
            </w:r>
            <w:r>
              <w:rPr>
                <w:noProof/>
                <w:webHidden/>
              </w:rPr>
              <w:fldChar w:fldCharType="separate"/>
            </w:r>
            <w:r>
              <w:rPr>
                <w:noProof/>
                <w:webHidden/>
              </w:rPr>
              <w:t>6</w:t>
            </w:r>
            <w:r>
              <w:rPr>
                <w:noProof/>
                <w:webHidden/>
              </w:rPr>
              <w:fldChar w:fldCharType="end"/>
            </w:r>
          </w:hyperlink>
        </w:p>
        <w:p w14:paraId="585750D5" w14:textId="5073AE12"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2" w:history="1">
            <w:r w:rsidRPr="00535473">
              <w:rPr>
                <w:rStyle w:val="Hyperlink"/>
                <w:rFonts w:eastAsiaTheme="minorHAnsi"/>
                <w:noProof/>
              </w:rPr>
              <w:t>Machine Learning</w:t>
            </w:r>
            <w:r>
              <w:rPr>
                <w:noProof/>
                <w:webHidden/>
              </w:rPr>
              <w:tab/>
            </w:r>
            <w:r>
              <w:rPr>
                <w:noProof/>
                <w:webHidden/>
              </w:rPr>
              <w:fldChar w:fldCharType="begin"/>
            </w:r>
            <w:r>
              <w:rPr>
                <w:noProof/>
                <w:webHidden/>
              </w:rPr>
              <w:instrText xml:space="preserve"> PAGEREF _Toc191889192 \h </w:instrText>
            </w:r>
            <w:r>
              <w:rPr>
                <w:noProof/>
                <w:webHidden/>
              </w:rPr>
            </w:r>
            <w:r>
              <w:rPr>
                <w:noProof/>
                <w:webHidden/>
              </w:rPr>
              <w:fldChar w:fldCharType="separate"/>
            </w:r>
            <w:r>
              <w:rPr>
                <w:noProof/>
                <w:webHidden/>
              </w:rPr>
              <w:t>6</w:t>
            </w:r>
            <w:r>
              <w:rPr>
                <w:noProof/>
                <w:webHidden/>
              </w:rPr>
              <w:fldChar w:fldCharType="end"/>
            </w:r>
          </w:hyperlink>
        </w:p>
        <w:p w14:paraId="28C4D452" w14:textId="4A071A9E"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3" w:history="1">
            <w:r w:rsidRPr="00535473">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1889193 \h </w:instrText>
            </w:r>
            <w:r>
              <w:rPr>
                <w:noProof/>
                <w:webHidden/>
              </w:rPr>
            </w:r>
            <w:r>
              <w:rPr>
                <w:noProof/>
                <w:webHidden/>
              </w:rPr>
              <w:fldChar w:fldCharType="separate"/>
            </w:r>
            <w:r>
              <w:rPr>
                <w:noProof/>
                <w:webHidden/>
              </w:rPr>
              <w:t>6</w:t>
            </w:r>
            <w:r>
              <w:rPr>
                <w:noProof/>
                <w:webHidden/>
              </w:rPr>
              <w:fldChar w:fldCharType="end"/>
            </w:r>
          </w:hyperlink>
        </w:p>
        <w:p w14:paraId="22121892" w14:textId="1EFEECC5"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4" w:history="1">
            <w:r w:rsidRPr="00535473">
              <w:rPr>
                <w:rStyle w:val="Hyperlink"/>
                <w:noProof/>
              </w:rPr>
              <w:t>The present study</w:t>
            </w:r>
            <w:r>
              <w:rPr>
                <w:noProof/>
                <w:webHidden/>
              </w:rPr>
              <w:tab/>
            </w:r>
            <w:r>
              <w:rPr>
                <w:noProof/>
                <w:webHidden/>
              </w:rPr>
              <w:fldChar w:fldCharType="begin"/>
            </w:r>
            <w:r>
              <w:rPr>
                <w:noProof/>
                <w:webHidden/>
              </w:rPr>
              <w:instrText xml:space="preserve"> PAGEREF _Toc191889194 \h </w:instrText>
            </w:r>
            <w:r>
              <w:rPr>
                <w:noProof/>
                <w:webHidden/>
              </w:rPr>
            </w:r>
            <w:r>
              <w:rPr>
                <w:noProof/>
                <w:webHidden/>
              </w:rPr>
              <w:fldChar w:fldCharType="separate"/>
            </w:r>
            <w:r>
              <w:rPr>
                <w:noProof/>
                <w:webHidden/>
              </w:rPr>
              <w:t>7</w:t>
            </w:r>
            <w:r>
              <w:rPr>
                <w:noProof/>
                <w:webHidden/>
              </w:rPr>
              <w:fldChar w:fldCharType="end"/>
            </w:r>
          </w:hyperlink>
        </w:p>
        <w:p w14:paraId="2B455728" w14:textId="6794F6BE"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5" w:history="1">
            <w:r w:rsidRPr="00535473">
              <w:rPr>
                <w:rStyle w:val="Hyperlink"/>
                <w:noProof/>
              </w:rPr>
              <w:t>Research question (?)</w:t>
            </w:r>
            <w:r>
              <w:rPr>
                <w:noProof/>
                <w:webHidden/>
              </w:rPr>
              <w:tab/>
            </w:r>
            <w:r>
              <w:rPr>
                <w:noProof/>
                <w:webHidden/>
              </w:rPr>
              <w:fldChar w:fldCharType="begin"/>
            </w:r>
            <w:r>
              <w:rPr>
                <w:noProof/>
                <w:webHidden/>
              </w:rPr>
              <w:instrText xml:space="preserve"> PAGEREF _Toc191889195 \h </w:instrText>
            </w:r>
            <w:r>
              <w:rPr>
                <w:noProof/>
                <w:webHidden/>
              </w:rPr>
            </w:r>
            <w:r>
              <w:rPr>
                <w:noProof/>
                <w:webHidden/>
              </w:rPr>
              <w:fldChar w:fldCharType="separate"/>
            </w:r>
            <w:r>
              <w:rPr>
                <w:noProof/>
                <w:webHidden/>
              </w:rPr>
              <w:t>7</w:t>
            </w:r>
            <w:r>
              <w:rPr>
                <w:noProof/>
                <w:webHidden/>
              </w:rPr>
              <w:fldChar w:fldCharType="end"/>
            </w:r>
          </w:hyperlink>
        </w:p>
        <w:p w14:paraId="1E2D6343" w14:textId="5341B888"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6" w:history="1">
            <w:r w:rsidRPr="00535473">
              <w:rPr>
                <w:rStyle w:val="Hyperlink"/>
                <w:noProof/>
              </w:rPr>
              <w:t>Hypothesis</w:t>
            </w:r>
            <w:r>
              <w:rPr>
                <w:noProof/>
                <w:webHidden/>
              </w:rPr>
              <w:tab/>
            </w:r>
            <w:r>
              <w:rPr>
                <w:noProof/>
                <w:webHidden/>
              </w:rPr>
              <w:fldChar w:fldCharType="begin"/>
            </w:r>
            <w:r>
              <w:rPr>
                <w:noProof/>
                <w:webHidden/>
              </w:rPr>
              <w:instrText xml:space="preserve"> PAGEREF _Toc191889196 \h </w:instrText>
            </w:r>
            <w:r>
              <w:rPr>
                <w:noProof/>
                <w:webHidden/>
              </w:rPr>
            </w:r>
            <w:r>
              <w:rPr>
                <w:noProof/>
                <w:webHidden/>
              </w:rPr>
              <w:fldChar w:fldCharType="separate"/>
            </w:r>
            <w:r>
              <w:rPr>
                <w:noProof/>
                <w:webHidden/>
              </w:rPr>
              <w:t>7</w:t>
            </w:r>
            <w:r>
              <w:rPr>
                <w:noProof/>
                <w:webHidden/>
              </w:rPr>
              <w:fldChar w:fldCharType="end"/>
            </w:r>
          </w:hyperlink>
        </w:p>
        <w:p w14:paraId="4E45D0FD" w14:textId="08F6DAD2"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197" w:history="1">
            <w:r w:rsidRPr="00535473">
              <w:rPr>
                <w:rStyle w:val="Hyperlink"/>
                <w:noProof/>
              </w:rPr>
              <w:t>Methods</w:t>
            </w:r>
            <w:r>
              <w:rPr>
                <w:noProof/>
                <w:webHidden/>
              </w:rPr>
              <w:tab/>
            </w:r>
            <w:r>
              <w:rPr>
                <w:noProof/>
                <w:webHidden/>
              </w:rPr>
              <w:fldChar w:fldCharType="begin"/>
            </w:r>
            <w:r>
              <w:rPr>
                <w:noProof/>
                <w:webHidden/>
              </w:rPr>
              <w:instrText xml:space="preserve"> PAGEREF _Toc191889197 \h </w:instrText>
            </w:r>
            <w:r>
              <w:rPr>
                <w:noProof/>
                <w:webHidden/>
              </w:rPr>
            </w:r>
            <w:r>
              <w:rPr>
                <w:noProof/>
                <w:webHidden/>
              </w:rPr>
              <w:fldChar w:fldCharType="separate"/>
            </w:r>
            <w:r>
              <w:rPr>
                <w:noProof/>
                <w:webHidden/>
              </w:rPr>
              <w:t>7</w:t>
            </w:r>
            <w:r>
              <w:rPr>
                <w:noProof/>
                <w:webHidden/>
              </w:rPr>
              <w:fldChar w:fldCharType="end"/>
            </w:r>
          </w:hyperlink>
        </w:p>
        <w:p w14:paraId="676F56F8" w14:textId="21399B12"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8" w:history="1">
            <w:r w:rsidRPr="00535473">
              <w:rPr>
                <w:rStyle w:val="Hyperlink"/>
                <w:noProof/>
              </w:rPr>
              <w:t>Data Source and Collection Procedures</w:t>
            </w:r>
            <w:r>
              <w:rPr>
                <w:noProof/>
                <w:webHidden/>
              </w:rPr>
              <w:tab/>
            </w:r>
            <w:r>
              <w:rPr>
                <w:noProof/>
                <w:webHidden/>
              </w:rPr>
              <w:fldChar w:fldCharType="begin"/>
            </w:r>
            <w:r>
              <w:rPr>
                <w:noProof/>
                <w:webHidden/>
              </w:rPr>
              <w:instrText xml:space="preserve"> PAGEREF _Toc191889198 \h </w:instrText>
            </w:r>
            <w:r>
              <w:rPr>
                <w:noProof/>
                <w:webHidden/>
              </w:rPr>
            </w:r>
            <w:r>
              <w:rPr>
                <w:noProof/>
                <w:webHidden/>
              </w:rPr>
              <w:fldChar w:fldCharType="separate"/>
            </w:r>
            <w:r>
              <w:rPr>
                <w:noProof/>
                <w:webHidden/>
              </w:rPr>
              <w:t>7</w:t>
            </w:r>
            <w:r>
              <w:rPr>
                <w:noProof/>
                <w:webHidden/>
              </w:rPr>
              <w:fldChar w:fldCharType="end"/>
            </w:r>
          </w:hyperlink>
        </w:p>
        <w:p w14:paraId="356858DD" w14:textId="5E82179F"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9" w:history="1">
            <w:r w:rsidRPr="00535473">
              <w:rPr>
                <w:rStyle w:val="Hyperlink"/>
                <w:noProof/>
              </w:rPr>
              <w:t>Data acquisition</w:t>
            </w:r>
            <w:r>
              <w:rPr>
                <w:noProof/>
                <w:webHidden/>
              </w:rPr>
              <w:tab/>
            </w:r>
            <w:r>
              <w:rPr>
                <w:noProof/>
                <w:webHidden/>
              </w:rPr>
              <w:fldChar w:fldCharType="begin"/>
            </w:r>
            <w:r>
              <w:rPr>
                <w:noProof/>
                <w:webHidden/>
              </w:rPr>
              <w:instrText xml:space="preserve"> PAGEREF _Toc191889199 \h </w:instrText>
            </w:r>
            <w:r>
              <w:rPr>
                <w:noProof/>
                <w:webHidden/>
              </w:rPr>
            </w:r>
            <w:r>
              <w:rPr>
                <w:noProof/>
                <w:webHidden/>
              </w:rPr>
              <w:fldChar w:fldCharType="separate"/>
            </w:r>
            <w:r>
              <w:rPr>
                <w:noProof/>
                <w:webHidden/>
              </w:rPr>
              <w:t>8</w:t>
            </w:r>
            <w:r>
              <w:rPr>
                <w:noProof/>
                <w:webHidden/>
              </w:rPr>
              <w:fldChar w:fldCharType="end"/>
            </w:r>
          </w:hyperlink>
        </w:p>
        <w:p w14:paraId="7F25D7EB" w14:textId="4EB4459A"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200" w:history="1">
            <w:r w:rsidRPr="00535473">
              <w:rPr>
                <w:rStyle w:val="Hyperlink"/>
                <w:noProof/>
              </w:rPr>
              <w:t>Questionaries</w:t>
            </w:r>
            <w:r>
              <w:rPr>
                <w:noProof/>
                <w:webHidden/>
              </w:rPr>
              <w:tab/>
            </w:r>
            <w:r>
              <w:rPr>
                <w:noProof/>
                <w:webHidden/>
              </w:rPr>
              <w:fldChar w:fldCharType="begin"/>
            </w:r>
            <w:r>
              <w:rPr>
                <w:noProof/>
                <w:webHidden/>
              </w:rPr>
              <w:instrText xml:space="preserve"> PAGEREF _Toc191889200 \h </w:instrText>
            </w:r>
            <w:r>
              <w:rPr>
                <w:noProof/>
                <w:webHidden/>
              </w:rPr>
            </w:r>
            <w:r>
              <w:rPr>
                <w:noProof/>
                <w:webHidden/>
              </w:rPr>
              <w:fldChar w:fldCharType="separate"/>
            </w:r>
            <w:r>
              <w:rPr>
                <w:noProof/>
                <w:webHidden/>
              </w:rPr>
              <w:t>8</w:t>
            </w:r>
            <w:r>
              <w:rPr>
                <w:noProof/>
                <w:webHidden/>
              </w:rPr>
              <w:fldChar w:fldCharType="end"/>
            </w:r>
          </w:hyperlink>
        </w:p>
        <w:p w14:paraId="69D95711" w14:textId="0EDB3DC8"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201" w:history="1">
            <w:r w:rsidRPr="00535473">
              <w:rPr>
                <w:rStyle w:val="Hyperlink"/>
                <w:noProof/>
              </w:rPr>
              <w:t>Kiddie Affective</w:t>
            </w:r>
            <w:r>
              <w:rPr>
                <w:noProof/>
                <w:webHidden/>
              </w:rPr>
              <w:tab/>
            </w:r>
            <w:r>
              <w:rPr>
                <w:noProof/>
                <w:webHidden/>
              </w:rPr>
              <w:fldChar w:fldCharType="begin"/>
            </w:r>
            <w:r>
              <w:rPr>
                <w:noProof/>
                <w:webHidden/>
              </w:rPr>
              <w:instrText xml:space="preserve"> PAGEREF _Toc191889201 \h </w:instrText>
            </w:r>
            <w:r>
              <w:rPr>
                <w:noProof/>
                <w:webHidden/>
              </w:rPr>
            </w:r>
            <w:r>
              <w:rPr>
                <w:noProof/>
                <w:webHidden/>
              </w:rPr>
              <w:fldChar w:fldCharType="separate"/>
            </w:r>
            <w:r>
              <w:rPr>
                <w:noProof/>
                <w:webHidden/>
              </w:rPr>
              <w:t>8</w:t>
            </w:r>
            <w:r>
              <w:rPr>
                <w:noProof/>
                <w:webHidden/>
              </w:rPr>
              <w:fldChar w:fldCharType="end"/>
            </w:r>
          </w:hyperlink>
        </w:p>
        <w:p w14:paraId="51EE1B64" w14:textId="7DDB616F"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202" w:history="1">
            <w:r w:rsidRPr="00535473">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1889202 \h </w:instrText>
            </w:r>
            <w:r>
              <w:rPr>
                <w:noProof/>
                <w:webHidden/>
              </w:rPr>
            </w:r>
            <w:r>
              <w:rPr>
                <w:noProof/>
                <w:webHidden/>
              </w:rPr>
              <w:fldChar w:fldCharType="separate"/>
            </w:r>
            <w:r>
              <w:rPr>
                <w:noProof/>
                <w:webHidden/>
              </w:rPr>
              <w:t>8</w:t>
            </w:r>
            <w:r>
              <w:rPr>
                <w:noProof/>
                <w:webHidden/>
              </w:rPr>
              <w:fldChar w:fldCharType="end"/>
            </w:r>
          </w:hyperlink>
        </w:p>
        <w:p w14:paraId="369D9A9A" w14:textId="3F45D9FB"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203" w:history="1">
            <w:r w:rsidRPr="00535473">
              <w:rPr>
                <w:rStyle w:val="Hyperlink"/>
                <w:noProof/>
              </w:rPr>
              <w:t>Structural MRI</w:t>
            </w:r>
            <w:r>
              <w:rPr>
                <w:noProof/>
                <w:webHidden/>
              </w:rPr>
              <w:tab/>
            </w:r>
            <w:r>
              <w:rPr>
                <w:noProof/>
                <w:webHidden/>
              </w:rPr>
              <w:fldChar w:fldCharType="begin"/>
            </w:r>
            <w:r>
              <w:rPr>
                <w:noProof/>
                <w:webHidden/>
              </w:rPr>
              <w:instrText xml:space="preserve"> PAGEREF _Toc191889203 \h </w:instrText>
            </w:r>
            <w:r>
              <w:rPr>
                <w:noProof/>
                <w:webHidden/>
              </w:rPr>
            </w:r>
            <w:r>
              <w:rPr>
                <w:noProof/>
                <w:webHidden/>
              </w:rPr>
              <w:fldChar w:fldCharType="separate"/>
            </w:r>
            <w:r>
              <w:rPr>
                <w:noProof/>
                <w:webHidden/>
              </w:rPr>
              <w:t>9</w:t>
            </w:r>
            <w:r>
              <w:rPr>
                <w:noProof/>
                <w:webHidden/>
              </w:rPr>
              <w:fldChar w:fldCharType="end"/>
            </w:r>
          </w:hyperlink>
        </w:p>
        <w:p w14:paraId="5740E687" w14:textId="75566CCB"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4" w:history="1">
            <w:r w:rsidRPr="00535473">
              <w:rPr>
                <w:rStyle w:val="Hyperlink"/>
                <w:noProof/>
              </w:rPr>
              <w:t>Sample</w:t>
            </w:r>
            <w:r>
              <w:rPr>
                <w:noProof/>
                <w:webHidden/>
              </w:rPr>
              <w:tab/>
            </w:r>
            <w:r>
              <w:rPr>
                <w:noProof/>
                <w:webHidden/>
              </w:rPr>
              <w:fldChar w:fldCharType="begin"/>
            </w:r>
            <w:r>
              <w:rPr>
                <w:noProof/>
                <w:webHidden/>
              </w:rPr>
              <w:instrText xml:space="preserve"> PAGEREF _Toc191889204 \h </w:instrText>
            </w:r>
            <w:r>
              <w:rPr>
                <w:noProof/>
                <w:webHidden/>
              </w:rPr>
            </w:r>
            <w:r>
              <w:rPr>
                <w:noProof/>
                <w:webHidden/>
              </w:rPr>
              <w:fldChar w:fldCharType="separate"/>
            </w:r>
            <w:r>
              <w:rPr>
                <w:noProof/>
                <w:webHidden/>
              </w:rPr>
              <w:t>10</w:t>
            </w:r>
            <w:r>
              <w:rPr>
                <w:noProof/>
                <w:webHidden/>
              </w:rPr>
              <w:fldChar w:fldCharType="end"/>
            </w:r>
          </w:hyperlink>
        </w:p>
        <w:p w14:paraId="6FD8A80D" w14:textId="54340AB5"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5" w:history="1">
            <w:r w:rsidRPr="00535473">
              <w:rPr>
                <w:rStyle w:val="Hyperlink"/>
                <w:noProof/>
              </w:rPr>
              <w:t>Statistical analyses/Preliminary analyses(?)</w:t>
            </w:r>
            <w:r>
              <w:rPr>
                <w:noProof/>
                <w:webHidden/>
              </w:rPr>
              <w:tab/>
            </w:r>
            <w:r>
              <w:rPr>
                <w:noProof/>
                <w:webHidden/>
              </w:rPr>
              <w:fldChar w:fldCharType="begin"/>
            </w:r>
            <w:r>
              <w:rPr>
                <w:noProof/>
                <w:webHidden/>
              </w:rPr>
              <w:instrText xml:space="preserve"> PAGEREF _Toc191889205 \h </w:instrText>
            </w:r>
            <w:r>
              <w:rPr>
                <w:noProof/>
                <w:webHidden/>
              </w:rPr>
            </w:r>
            <w:r>
              <w:rPr>
                <w:noProof/>
                <w:webHidden/>
              </w:rPr>
              <w:fldChar w:fldCharType="separate"/>
            </w:r>
            <w:r>
              <w:rPr>
                <w:noProof/>
                <w:webHidden/>
              </w:rPr>
              <w:t>10</w:t>
            </w:r>
            <w:r>
              <w:rPr>
                <w:noProof/>
                <w:webHidden/>
              </w:rPr>
              <w:fldChar w:fldCharType="end"/>
            </w:r>
          </w:hyperlink>
        </w:p>
        <w:p w14:paraId="65B3E0D9" w14:textId="32D77F6C"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6" w:history="1">
            <w:r w:rsidRPr="00535473">
              <w:rPr>
                <w:rStyle w:val="Hyperlink"/>
                <w:noProof/>
              </w:rPr>
              <w:t>Modelling approach(?)</w:t>
            </w:r>
            <w:r>
              <w:rPr>
                <w:noProof/>
                <w:webHidden/>
              </w:rPr>
              <w:tab/>
            </w:r>
            <w:r>
              <w:rPr>
                <w:noProof/>
                <w:webHidden/>
              </w:rPr>
              <w:fldChar w:fldCharType="begin"/>
            </w:r>
            <w:r>
              <w:rPr>
                <w:noProof/>
                <w:webHidden/>
              </w:rPr>
              <w:instrText xml:space="preserve"> PAGEREF _Toc191889206 \h </w:instrText>
            </w:r>
            <w:r>
              <w:rPr>
                <w:noProof/>
                <w:webHidden/>
              </w:rPr>
            </w:r>
            <w:r>
              <w:rPr>
                <w:noProof/>
                <w:webHidden/>
              </w:rPr>
              <w:fldChar w:fldCharType="separate"/>
            </w:r>
            <w:r>
              <w:rPr>
                <w:noProof/>
                <w:webHidden/>
              </w:rPr>
              <w:t>10</w:t>
            </w:r>
            <w:r>
              <w:rPr>
                <w:noProof/>
                <w:webHidden/>
              </w:rPr>
              <w:fldChar w:fldCharType="end"/>
            </w:r>
          </w:hyperlink>
        </w:p>
        <w:p w14:paraId="1AA47D8B" w14:textId="40C5D4DA" w:rsidR="00C464C2" w:rsidRPr="00ED3E68" w:rsidRDefault="00ED3E68">
          <w:r>
            <w:rPr>
              <w:i/>
              <w:iCs/>
              <w:caps/>
              <w:sz w:val="20"/>
              <w:szCs w:val="20"/>
            </w:rPr>
            <w:fldChar w:fldCharType="end"/>
          </w:r>
        </w:p>
      </w:sdtContent>
    </w:sdt>
    <w:p w14:paraId="621B61FD" w14:textId="77777777" w:rsidR="000D1CCF" w:rsidRPr="00ED3E68" w:rsidRDefault="000D1CCF" w:rsidP="00E95E86">
      <w:pPr>
        <w:pStyle w:val="Heading1"/>
        <w:rPr>
          <w:rFonts w:ascii="Times New Roman" w:eastAsiaTheme="minorHAnsi" w:hAnsi="Times New Roman" w:cs="Times New Roman"/>
          <w:sz w:val="24"/>
          <w:szCs w:val="24"/>
        </w:rPr>
      </w:pPr>
    </w:p>
    <w:p w14:paraId="6F305928" w14:textId="77777777" w:rsidR="00C464C2"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1889185"/>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1889186"/>
      <w:r w:rsidRPr="00207F5F">
        <w:rPr>
          <w:rFonts w:cs="Times New Roman"/>
          <w:szCs w:val="24"/>
        </w:rPr>
        <w:t>Obsessive-Compulsive Disorder</w:t>
      </w:r>
      <w:bookmarkEnd w:id="2"/>
    </w:p>
    <w:p w14:paraId="6D68C54D" w14:textId="00C1AEBD" w:rsidR="00195A4B" w:rsidRDefault="00533BA9" w:rsidP="00824E88">
      <w:pPr>
        <w:spacing w:line="360" w:lineRule="auto"/>
      </w:pPr>
      <w:r>
        <w:t>Obsessive -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 xml:space="preserve">. The disorder commonly arises in early life and 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t xml:space="preserve"> </w:t>
      </w:r>
      <w:r w:rsidR="00195A4B" w:rsidRPr="00207F5F">
        <w:t xml:space="preserve">OCD is unique among mental illnesses in that it exhibits both externalizing and internalizing symptoms </w:t>
      </w:r>
      <w:r w:rsidR="00195A4B" w:rsidRPr="00207F5F">
        <w:fldChar w:fldCharType="begin"/>
      </w:r>
      <w:r w:rsidR="00195A4B"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07F5F">
        <w:fldChar w:fldCharType="separate"/>
      </w:r>
      <w:r w:rsidR="00195A4B" w:rsidRPr="00207F5F">
        <w:t>(Guzick et al., 2019)</w:t>
      </w:r>
      <w:r w:rsidR="00195A4B" w:rsidRPr="00207F5F">
        <w:fldChar w:fldCharType="end"/>
      </w:r>
      <w:r w:rsidR="00195A4B"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195A4B"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195A4B" w:rsidRPr="00207F5F">
        <w:fldChar w:fldCharType="separate"/>
      </w:r>
      <w:r w:rsidR="003B224D">
        <w:rPr>
          <w:noProof/>
        </w:rPr>
        <w:t>(T. M. Achenbach, 2001)</w:t>
      </w:r>
      <w:r w:rsidR="00195A4B" w:rsidRPr="00207F5F">
        <w:fldChar w:fldCharType="end"/>
      </w:r>
      <w:r w:rsidR="00195A4B"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2A40AFA7" w14:textId="77777777" w:rsidR="00841CE0" w:rsidRDefault="00841CE0" w:rsidP="00841CE0"/>
    <w:p w14:paraId="25681000" w14:textId="797E4FAE" w:rsidR="00FC3B32" w:rsidRPr="00FC3B32" w:rsidRDefault="00FC3B32" w:rsidP="00FC3B32">
      <w:pPr>
        <w:pStyle w:val="Style2"/>
        <w:spacing w:line="360" w:lineRule="auto"/>
        <w:rPr>
          <w:rFonts w:cs="Times New Roman"/>
          <w:szCs w:val="24"/>
        </w:rPr>
      </w:pPr>
      <w:bookmarkStart w:id="3" w:name="_Toc191889187"/>
      <w:r w:rsidRPr="00D337F8">
        <w:rPr>
          <w:rFonts w:cs="Times New Roman"/>
          <w:szCs w:val="24"/>
        </w:rPr>
        <w:t>Informant Discrepancies</w:t>
      </w:r>
      <w:bookmarkEnd w:id="3"/>
    </w:p>
    <w:p w14:paraId="14AB5961" w14:textId="519AB04C" w:rsidR="00D72F2C" w:rsidRDefault="008E488F" w:rsidP="00533BA9">
      <w:pPr>
        <w:spacing w:line="360" w:lineRule="auto"/>
      </w:pPr>
      <w:r w:rsidRPr="008E488F">
        <w:t>Liam (1</w:t>
      </w:r>
      <w:r w:rsidR="00F1094A">
        <w:t xml:space="preserve">2 </w:t>
      </w:r>
      <w:r w:rsidRPr="008E488F">
        <w:t xml:space="preserve">years) had been struggling with severe </w:t>
      </w:r>
      <w:r w:rsidR="00533BA9">
        <w:t>OCD</w:t>
      </w:r>
      <w:r w:rsidRPr="008E488F">
        <w:t xml:space="preserve">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p>
    <w:p w14:paraId="623A27A0" w14:textId="7906CB1F" w:rsidR="00F41E9F" w:rsidRDefault="00785FD6" w:rsidP="00C679D3">
      <w:pPr>
        <w:spacing w:line="360" w:lineRule="auto"/>
        <w:ind w:firstLine="720"/>
        <w:rPr>
          <w:color w:val="4C94D8" w:themeColor="text2" w:themeTint="80"/>
        </w:rPr>
      </w:pPr>
      <w:r w:rsidRPr="00EA769C">
        <w:lastRenderedPageBreak/>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w:t>
      </w:r>
      <w:r w:rsidR="00C679D3" w:rsidRPr="00EA769C">
        <w:t>,</w:t>
      </w:r>
      <w:r w:rsidRPr="00EA769C">
        <w:t xml:space="preserve"> but equally valid</w:t>
      </w:r>
      <w:r w:rsidR="00C10752" w:rsidRPr="00EA769C">
        <w:t>.</w:t>
      </w:r>
      <w:r w:rsidR="00EA769C" w:rsidRPr="00EA769C">
        <w:t xml:space="preserve"> Traditionally, clinicians have depended on parents to </w:t>
      </w:r>
      <w:r w:rsidR="00FC3B32">
        <w:t>provide</w:t>
      </w:r>
      <w:r w:rsidR="00EA769C" w:rsidRPr="00EA769C">
        <w:t xml:space="preserve"> comprehensive information about how an illness and its treatment affect their children. This reliance stems from the perception that children may not possess the cognitive and linguistic skills required to accurately understand and respond to surveys. However, the insights provided by Liam can differ significantly from those of his mother, highlighting the potential discrepancies in information </w:t>
      </w:r>
      <w:r w:rsidR="00EA769C">
        <w:t>regardless of</w:t>
      </w:r>
      <w:r w:rsidR="00EA769C" w:rsidRPr="00EA769C">
        <w:t xml:space="preserve"> whether the goal is clinical assessment or research.</w:t>
      </w:r>
      <w:r w:rsidR="00EA769C">
        <w:rPr>
          <w:color w:val="000000" w:themeColor="text1"/>
        </w:rPr>
        <w:t xml:space="preserve"> </w:t>
      </w:r>
      <w:r w:rsidRPr="00785FD6">
        <w:rPr>
          <w:color w:val="000000" w:themeColor="text1"/>
        </w:rPr>
        <w:t xml:space="preserve">From this </w:t>
      </w:r>
      <w:r w:rsidR="00266014" w:rsidRPr="00785FD6">
        <w:rPr>
          <w:color w:val="000000" w:themeColor="text1"/>
        </w:rPr>
        <w:t>evaluation</w:t>
      </w:r>
      <w:r w:rsidRPr="00785FD6">
        <w:rPr>
          <w:color w:val="000000" w:themeColor="text1"/>
        </w:rPr>
        <w:t>, we must make clear how parent and child assessments of mental health relate to one another.</w:t>
      </w:r>
      <w:r w:rsidR="00824E88">
        <w:rPr>
          <w:color w:val="4C94D8" w:themeColor="text2" w:themeTint="80"/>
        </w:rPr>
        <w:t xml:space="preserve"> </w:t>
      </w:r>
    </w:p>
    <w:p w14:paraId="54684DB7" w14:textId="145AD924" w:rsidR="00F41E9F" w:rsidRPr="00D337F8" w:rsidRDefault="00FC3B32" w:rsidP="00CD2BE5">
      <w:pPr>
        <w:spacing w:line="360" w:lineRule="auto"/>
        <w:ind w:firstLine="720"/>
      </w:pPr>
      <w:r>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w:t>
      </w:r>
      <w:r w:rsidR="00631EE4" w:rsidRPr="00517FA8">
        <w:rPr>
          <w:rFonts w:eastAsiaTheme="majorEastAsia"/>
          <w:color w:val="000000" w:themeColor="text1"/>
          <w:highlight w:val="yellow"/>
        </w:rPr>
        <w:t xml:space="preserve">anxiety </w:t>
      </w:r>
      <w:r w:rsidR="00631EE4" w:rsidRPr="00517FA8">
        <w:rPr>
          <w:rFonts w:eastAsiaTheme="majorEastAsia"/>
          <w:color w:val="000000" w:themeColor="text1"/>
          <w:highlight w:val="yellow"/>
        </w:rPr>
        <w:fldChar w:fldCharType="begin"/>
      </w:r>
      <w:r w:rsidR="00517FA8" w:rsidRPr="00517FA8">
        <w:rPr>
          <w:rFonts w:eastAsiaTheme="majorEastAsia"/>
          <w:color w:val="000000" w:themeColor="text1"/>
          <w:highlight w:val="yellow"/>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517FA8">
        <w:rPr>
          <w:rFonts w:eastAsiaTheme="majorEastAsia"/>
          <w:color w:val="000000" w:themeColor="text1"/>
          <w:highlight w:val="yellow"/>
        </w:rPr>
        <w:fldChar w:fldCharType="separate"/>
      </w:r>
      <w:r w:rsidR="00517FA8" w:rsidRPr="00517FA8">
        <w:rPr>
          <w:color w:val="000000"/>
          <w:highlight w:val="yellow"/>
        </w:rPr>
        <w:t>(Beesdo et al., 2009)</w:t>
      </w:r>
      <w:r w:rsidR="00631EE4" w:rsidRPr="00517FA8">
        <w:rPr>
          <w:rFonts w:eastAsiaTheme="majorEastAsia"/>
          <w:color w:val="000000" w:themeColor="text1"/>
          <w:highlight w:val="yellow"/>
        </w:rPr>
        <w:fldChar w:fldCharType="end"/>
      </w:r>
      <w:r w:rsidR="00631EE4" w:rsidRPr="00517FA8">
        <w:rPr>
          <w:rFonts w:eastAsiaTheme="majorEastAsia"/>
          <w:color w:val="000000" w:themeColor="text1"/>
          <w:highlight w:val="yellow"/>
        </w:rPr>
        <w:t>.</w:t>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 xml:space="preserve">parents, other family members, healthcare professionals, or teachers—can lead to differing perceptions and </w:t>
      </w:r>
      <w:r w:rsidR="00427CEF" w:rsidRPr="00207F5F">
        <w:t>understandings of the child's condition.</w:t>
      </w:r>
      <w:r w:rsidR="00CD2BE5">
        <w:t xml:space="preserve"> </w:t>
      </w:r>
      <w:r w:rsidR="00266014" w:rsidRPr="00266014">
        <w:t>This divergence in perspectives introduce</w:t>
      </w:r>
      <w:r w:rsidR="00531F27">
        <w:t>s</w:t>
      </w:r>
      <w:r w:rsidR="00266014" w:rsidRPr="00266014">
        <w:t xml:space="preserve"> complexities into clinical practice, research, and theory regarding child psychiatry and psychopathology</w:t>
      </w:r>
      <w:r w:rsidR="00D337F8">
        <w:fldChar w:fldCharType="begin"/>
      </w:r>
      <w:r w:rsidR="008511C9">
        <w:instrText xml:space="preserve"> ADDIN ZOTERO_ITEM CSL_CITATION {"citationID":"dGyfXwPr","properties":{"formattedCitation":"(Y.-Y. Chen et al., 2017; Salbach-Andrae et al., 2009)","plainCitation":"(Y.-Y. 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8511C9">
        <w:rPr>
          <w:noProof/>
        </w:rPr>
        <w:t>(Y.-Y. 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 xml:space="preserve">below.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2E8011AB"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about</w:t>
      </w:r>
      <w:r w:rsidR="003E1D02">
        <w:t xml:space="preserve"> </w:t>
      </w:r>
      <w:r w:rsidR="003E1D02" w:rsidRPr="003E1D02">
        <w:rPr>
          <w:highlight w:val="yellow"/>
        </w:rPr>
        <w:t xml:space="preserve">prevalence </w:t>
      </w:r>
      <w:r w:rsidR="003E1D02" w:rsidRPr="00487738">
        <w:rPr>
          <w:highlight w:val="yellow"/>
        </w:rPr>
        <w:t xml:space="preserve">rates of psychological disorders, classification of diagnosis, </w:t>
      </w:r>
      <w:r w:rsidR="003E1D02" w:rsidRPr="00487738">
        <w:t>effectiveness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For instance, depending on whether parent or teacher assessments are used to categorize the child's problem or if both are taken into account at the same time, the prevalence rates of conduct and oppositional defiant disorders in community samples vary from 1.6% to 10.2%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w:t>
      </w:r>
      <w:r w:rsidRPr="00D337F8">
        <w:rPr>
          <w:color w:val="000000"/>
        </w:rPr>
        <w:lastRenderedPageBreak/>
        <w:t xml:space="preserve">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p>
    <w:p w14:paraId="36C4891F" w14:textId="0999C45A" w:rsidR="00195A4B" w:rsidRPr="00AA0B64" w:rsidRDefault="00A0729C" w:rsidP="00AA0B64">
      <w:pPr>
        <w:spacing w:line="360" w:lineRule="auto"/>
        <w:ind w:firstLine="720"/>
      </w:pPr>
      <w:r w:rsidRPr="00A0729C">
        <w:t>Consequently, the primary objectives of the informant discrepancies research summarized by Achenbach et al. (1987) were to outline the extent of informant discrepancies, identify the informant pairs (e.g., parent and child, teacher and parent) with the greatest</w:t>
      </w:r>
      <w:r w:rsidR="00AA0B64">
        <w:t xml:space="preserve"> </w:t>
      </w:r>
      <w:r w:rsidRPr="00A0729C">
        <w:t>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Pr="00FC3B32" w:rsidRDefault="00195A4B" w:rsidP="00FC3B32">
      <w:pPr>
        <w:spacing w:line="360" w:lineRule="auto"/>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7337E493" w14:textId="055198DE" w:rsidR="00055355" w:rsidRPr="00195A4B" w:rsidRDefault="00EE7217" w:rsidP="00195A4B">
      <w:pPr>
        <w:pStyle w:val="Style2"/>
        <w:spacing w:line="360" w:lineRule="auto"/>
        <w:rPr>
          <w:rFonts w:cs="Times New Roman"/>
          <w:szCs w:val="24"/>
        </w:rPr>
      </w:pPr>
      <w:bookmarkStart w:id="4" w:name="_Toc191889188"/>
      <w:r w:rsidRPr="00207F5F">
        <w:rPr>
          <w:rFonts w:cs="Times New Roman"/>
          <w:szCs w:val="24"/>
        </w:rPr>
        <w:t>MRI</w:t>
      </w:r>
      <w:bookmarkEnd w:id="4"/>
    </w:p>
    <w:p w14:paraId="39233E81" w14:textId="79FC2CF6" w:rsidR="008B4445" w:rsidRDefault="00CD2BE5" w:rsidP="00631C3E">
      <w:pPr>
        <w:spacing w:line="360" w:lineRule="auto"/>
      </w:pPr>
      <w:r w:rsidRPr="00CD2BE5">
        <w:t>In parallel, advances in neuroimaging, particularly structural MRI,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circuit 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Pr="005C1D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5C1D2B">
        <w:rPr>
          <w:lang w:val="nb-NO"/>
        </w:rPr>
        <w:t>(de Wit et al., 2014; Hu et al., 2017; Picó-Pérez et al., 2020)</w:t>
      </w:r>
      <w:r w:rsidRPr="00CD2BE5">
        <w:fldChar w:fldCharType="end"/>
      </w:r>
      <w:r w:rsidRPr="005C1D2B">
        <w:rPr>
          <w:lang w:val="nb-NO"/>
        </w:rPr>
        <w:t>.</w:t>
      </w:r>
      <w:r w:rsidRPr="00CD2BE5">
        <w:rPr>
          <w:lang w:val="nb-NO"/>
        </w:rPr>
        <w:t xml:space="preserve"> </w:t>
      </w:r>
      <w:r w:rsidRPr="00CD2BE5">
        <w:t xml:space="preserve">Such findings suggest that neuroimaging biomarkers hold promise for enhancing diagnostic accuracy and understanding the neurobiological underpinnings of OCD. Despite these advancements, the </w:t>
      </w:r>
      <w:r w:rsidRPr="00CD2BE5">
        <w:lastRenderedPageBreak/>
        <w:t>integration of multi-informant assessments and neuroimaging data in pediatric OCD research remains limited.</w:t>
      </w:r>
    </w:p>
    <w:p w14:paraId="606BCB92" w14:textId="495B5532" w:rsidR="008B4445" w:rsidRDefault="008B4445" w:rsidP="00631C3E">
      <w:pPr>
        <w:spacing w:line="360" w:lineRule="auto"/>
        <w:ind w:firstLine="720"/>
      </w:pPr>
      <w:r w:rsidRPr="008B4445">
        <w:t>OCD is a clinically and etiologically highly heterogeneous disorder with multiple</w:t>
      </w:r>
      <w:r w:rsidR="001C6B1F">
        <w:t xml:space="preserve"> </w:t>
      </w:r>
      <w:r w:rsidRPr="008B4445">
        <w:t>overlapping symptom dimensions</w:t>
      </w:r>
      <w:r w:rsidR="001C6B1F">
        <w:t xml:space="preserve"> </w:t>
      </w:r>
      <w:r w:rsidR="001C6B1F">
        <w:fldChar w:fldCharType="begin"/>
      </w:r>
      <w:r w:rsidR="001C6B1F">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rsidR="001C6B1F">
        <w:fldChar w:fldCharType="separate"/>
      </w:r>
      <w:r w:rsidR="001C6B1F">
        <w:rPr>
          <w:noProof/>
        </w:rPr>
        <w:t>(Bragdon &amp; Coles, 2017)</w:t>
      </w:r>
      <w:r w:rsidR="001C6B1F">
        <w:fldChar w:fldCharType="end"/>
      </w:r>
      <w:r w:rsidR="001C6B1F">
        <w:t>.</w:t>
      </w:r>
      <w:r>
        <w:t xml:space="preserve"> </w:t>
      </w:r>
      <w:r w:rsidR="001C6B1F" w:rsidRPr="008B4445">
        <w:t>These symptoms are mediated by partially distinct neural systems</w:t>
      </w:r>
      <w:r w:rsidR="001C6B1F">
        <w:t xml:space="preserve"> </w:t>
      </w:r>
      <w:r w:rsidR="001C6B1F">
        <w:fldChar w:fldCharType="begin"/>
      </w:r>
      <w:r w:rsidR="001C6B1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1C6B1F">
        <w:fldChar w:fldCharType="separate"/>
      </w:r>
      <w:r w:rsidR="001C6B1F">
        <w:rPr>
          <w:noProof/>
        </w:rPr>
        <w:t>(van den Heuvel et al., 2009)</w:t>
      </w:r>
      <w:r w:rsidR="001C6B1F">
        <w:fldChar w:fldCharType="end"/>
      </w:r>
      <w:r w:rsidR="001C6B1F">
        <w:t xml:space="preserve">. </w:t>
      </w:r>
      <w:r w:rsidR="00631C3E">
        <w:t xml:space="preserve">Including the </w:t>
      </w:r>
    </w:p>
    <w:p w14:paraId="2E5563BE" w14:textId="4F1DE808" w:rsidR="00841CE0" w:rsidRDefault="008C4364" w:rsidP="00841CE0">
      <w:pPr>
        <w:pStyle w:val="Style2"/>
      </w:pPr>
      <w:r>
        <w:rPr>
          <w:noProof/>
          <w14:ligatures w14:val="standardContextual"/>
        </w:rPr>
        <w:drawing>
          <wp:inline distT="0" distB="0" distL="0" distR="0" wp14:anchorId="2081DEF1" wp14:editId="5CFA98A7">
            <wp:extent cx="5943600" cy="4653915"/>
            <wp:effectExtent l="0" t="0" r="0" b="0"/>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4653915"/>
                    </a:xfrm>
                    <a:prstGeom prst="rect">
                      <a:avLst/>
                    </a:prstGeom>
                  </pic:spPr>
                </pic:pic>
              </a:graphicData>
            </a:graphic>
          </wp:inline>
        </w:drawing>
      </w:r>
    </w:p>
    <w:p w14:paraId="3EBA0501" w14:textId="77777777" w:rsidR="009E4FE2" w:rsidRDefault="009E4FE2" w:rsidP="00841CE0"/>
    <w:p w14:paraId="44221113" w14:textId="77777777" w:rsidR="009E4FE2" w:rsidRDefault="009E4FE2" w:rsidP="00631C3E">
      <w:pPr>
        <w:spacing w:line="360" w:lineRule="auto"/>
      </w:pPr>
    </w:p>
    <w:p w14:paraId="4A881F76" w14:textId="77777777" w:rsidR="00631C3E" w:rsidRDefault="008D24F5" w:rsidP="00631C3E">
      <w:pPr>
        <w:spacing w:line="360" w:lineRule="auto"/>
      </w:pPr>
      <w:r w:rsidRPr="00841CE0">
        <w:t>The Cortico-</w:t>
      </w:r>
      <w:proofErr w:type="spellStart"/>
      <w:r w:rsidRPr="00841CE0">
        <w:t>Striato</w:t>
      </w:r>
      <w:proofErr w:type="spellEnd"/>
      <w:r w:rsidRPr="00841CE0">
        <w:t>-</w:t>
      </w:r>
      <w:proofErr w:type="spellStart"/>
      <w:r w:rsidRPr="00841CE0">
        <w:t>Thalamo</w:t>
      </w:r>
      <w:proofErr w:type="spellEnd"/>
      <w:r w:rsidRPr="00841CE0">
        <w:t xml:space="preserve">-Cortical (CSTC) model is the most widely accepted explanation for the neurobiological underpinnings of </w:t>
      </w:r>
      <w:r w:rsidR="008B4445">
        <w:t>OCD</w:t>
      </w:r>
      <w:r>
        <w:t xml:space="preserve"> </w:t>
      </w:r>
      <w:r>
        <w:fldChar w:fldCharType="begin"/>
      </w:r>
      <w:r>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fldChar w:fldCharType="separate"/>
      </w:r>
      <w:r>
        <w:rPr>
          <w:noProof/>
        </w:rPr>
        <w:t>(Graybiel &amp; Rauch, 2000; van den Heuvel et al., 2016)</w:t>
      </w:r>
      <w:r>
        <w:fldChar w:fldCharType="end"/>
      </w:r>
      <w:r>
        <w:t xml:space="preserve">. </w:t>
      </w:r>
      <w:r w:rsidRPr="00841CE0">
        <w:t>This model posits that OCD arises from</w:t>
      </w:r>
      <w:r w:rsidRPr="008D24F5">
        <w:t xml:space="preserve"> a neural circuit involving the orbitofrontal cortex (OFC), anterior cingulate cortex (ACC), caudate nucleus, putamen, and thalamus, which work together to regulate behavior and thought processes</w:t>
      </w:r>
      <w:r>
        <w:t xml:space="preserve"> </w:t>
      </w:r>
      <w:r>
        <w:fldChar w:fldCharType="begin"/>
      </w:r>
      <w:r>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fldChar w:fldCharType="separate"/>
      </w:r>
      <w:r>
        <w:rPr>
          <w:noProof/>
        </w:rPr>
        <w:t>(Brennan &amp; Rauch, 2017)</w:t>
      </w:r>
      <w:r>
        <w:fldChar w:fldCharType="end"/>
      </w:r>
      <w:r w:rsidRPr="008D24F5">
        <w:t xml:space="preserve">. </w:t>
      </w:r>
    </w:p>
    <w:p w14:paraId="2477564E" w14:textId="77777777" w:rsidR="00631C3E" w:rsidRDefault="00631C3E" w:rsidP="00631C3E">
      <w:pPr>
        <w:spacing w:line="360" w:lineRule="auto"/>
      </w:pPr>
    </w:p>
    <w:p w14:paraId="7993E717" w14:textId="77777777" w:rsidR="00631C3E" w:rsidRDefault="00631C3E" w:rsidP="00631C3E">
      <w:pPr>
        <w:spacing w:line="360" w:lineRule="auto"/>
      </w:pPr>
    </w:p>
    <w:p w14:paraId="68498E69" w14:textId="1136ACE7" w:rsidR="00D02E6E" w:rsidRPr="008D24F5" w:rsidRDefault="008D24F5" w:rsidP="00631C3E">
      <w:pPr>
        <w:spacing w:line="360" w:lineRule="auto"/>
      </w:pPr>
      <w:r w:rsidRPr="008D24F5">
        <w:t xml:space="preserve">In OCD, dysfunction in this circuit leads to overactivity in these brain regions, resulting in excessive, intrusive thoughts (obsessions) and compulsive behaviors. The OFC is involved in processing potential threats, the ACC monitors errors, and the caudate nucleus is responsible for inhibiting unwanted thoughts and actions. Dysfunction in these areas creates a feedback loop, reinforcing obsessive-compulsive behaviors. </w:t>
      </w:r>
    </w:p>
    <w:p w14:paraId="14509CD1" w14:textId="77777777" w:rsidR="00D02E6E" w:rsidRDefault="00D02E6E" w:rsidP="00841CE0">
      <w:pPr>
        <w:rPr>
          <w:color w:val="45B0E1" w:themeColor="accent1" w:themeTint="99"/>
        </w:rPr>
      </w:pPr>
    </w:p>
    <w:p w14:paraId="1CC349F1" w14:textId="77777777" w:rsidR="00D02E6E" w:rsidRDefault="00D02E6E" w:rsidP="00841CE0"/>
    <w:p w14:paraId="736B0353" w14:textId="77777777" w:rsidR="00D02E6E" w:rsidRDefault="00D02E6E" w:rsidP="00841CE0"/>
    <w:p w14:paraId="169C2696" w14:textId="77777777" w:rsidR="00D02E6E" w:rsidRDefault="00D02E6E" w:rsidP="00841CE0"/>
    <w:p w14:paraId="163D3D81" w14:textId="77777777" w:rsidR="00D02E6E" w:rsidRDefault="00D02E6E" w:rsidP="00841CE0"/>
    <w:p w14:paraId="28769419" w14:textId="7F811630" w:rsidR="00841CE0" w:rsidRPr="00841CE0" w:rsidRDefault="00841CE0" w:rsidP="00841CE0">
      <w:r w:rsidRPr="00841CE0">
        <w:t xml:space="preserve">The cortex, particularly the frontal regions, is implicated in decision-making and impulse control, which are areas often compromised in OCD. The striatum, encompassing structures such as the nucleus </w:t>
      </w:r>
      <w:proofErr w:type="spellStart"/>
      <w:r w:rsidRPr="00841CE0">
        <w:t>accumbens</w:t>
      </w:r>
      <w:proofErr w:type="spellEnd"/>
      <w:r w:rsidRPr="00841CE0">
        <w:t>, caudate, and putamen, plays a significant role in habit formation and motor responses, suggesting its involvement in the repetitive behaviors seen in OCD. Meanwhile, the thalamus is crucial for relaying sensory and motor signals, indicating how sensory misinterpretations might contribute to the disorder. In individuals with OCD, this circuit becomes hyperactive, resulting in persistent, intrusive thoughts or obsessions, and ritualistic, compulsive behaviors as an attempt to alleviate the distress caused by these obsessions.</w:t>
      </w:r>
    </w:p>
    <w:p w14:paraId="681C4385" w14:textId="77777777" w:rsidR="00841CE0" w:rsidRPr="00841CE0" w:rsidRDefault="00841CE0" w:rsidP="00841CE0">
      <w:pPr>
        <w:rPr>
          <w:color w:val="45B0E1" w:themeColor="accent1" w:themeTint="99"/>
        </w:rPr>
      </w:pPr>
      <w:r w:rsidRPr="00841CE0">
        <w:rPr>
          <w:color w:val="45B0E1" w:themeColor="accent1" w:themeTint="99"/>
        </w:rPr>
        <w:t xml:space="preserve"> (</w:t>
      </w:r>
      <w:proofErr w:type="spellStart"/>
      <w:r w:rsidRPr="00841CE0">
        <w:rPr>
          <w:color w:val="45B0E1" w:themeColor="accent1" w:themeTint="99"/>
        </w:rPr>
        <w:t>BarahonaCorrêa</w:t>
      </w:r>
      <w:proofErr w:type="spellEnd"/>
      <w:r w:rsidRPr="00841CE0">
        <w:rPr>
          <w:color w:val="45B0E1" w:themeColor="accent1" w:themeTint="99"/>
        </w:rPr>
        <w:t xml:space="preserve"> et al., 2015; Brennan &amp; Rauch, 2017; Frydman et al., 2016; Milad &amp; Rauch, 2012; </w:t>
      </w:r>
      <w:proofErr w:type="spellStart"/>
      <w:r w:rsidRPr="00841CE0">
        <w:rPr>
          <w:color w:val="45B0E1" w:themeColor="accent1" w:themeTint="99"/>
        </w:rPr>
        <w:t>Pauls</w:t>
      </w:r>
      <w:proofErr w:type="spellEnd"/>
      <w:r w:rsidRPr="00841CE0">
        <w:rPr>
          <w:color w:val="45B0E1" w:themeColor="accent1" w:themeTint="99"/>
        </w:rPr>
        <w:t xml:space="preserve"> et al., 2014; </w:t>
      </w:r>
      <w:proofErr w:type="spellStart"/>
      <w:r w:rsidRPr="00841CE0">
        <w:rPr>
          <w:color w:val="45B0E1" w:themeColor="accent1" w:themeTint="99"/>
        </w:rPr>
        <w:t>Graybiel</w:t>
      </w:r>
      <w:proofErr w:type="spellEnd"/>
      <w:r w:rsidRPr="00841CE0">
        <w:rPr>
          <w:color w:val="45B0E1" w:themeColor="accent1" w:themeTint="99"/>
        </w:rPr>
        <w:t xml:space="preserve"> &amp; Rauch, 2000; Huey et al.,2008; </w:t>
      </w:r>
      <w:proofErr w:type="spellStart"/>
      <w:r w:rsidRPr="00841CE0">
        <w:rPr>
          <w:color w:val="45B0E1" w:themeColor="accent1" w:themeTint="99"/>
        </w:rPr>
        <w:t>Szechtman</w:t>
      </w:r>
      <w:proofErr w:type="spellEnd"/>
      <w:r w:rsidRPr="00841CE0">
        <w:rPr>
          <w:color w:val="45B0E1" w:themeColor="accent1" w:themeTint="99"/>
        </w:rPr>
        <w:t xml:space="preserve"> &amp; Woody, 2004). </w:t>
      </w:r>
      <w:r w:rsidRPr="00841CE0">
        <w:rPr>
          <w:color w:val="45B0E1" w:themeColor="accent1" w:themeTint="99"/>
        </w:rPr>
        <w:fldChar w:fldCharType="begin"/>
      </w:r>
      <w:r w:rsidRPr="00841CE0">
        <w:rPr>
          <w:color w:val="45B0E1" w:themeColor="accent1" w:themeTint="99"/>
        </w:rPr>
        <w:instrText xml:space="preserve"> ADDIN ZOTERO_ITEM CSL_CITATION {"citationID":"4B4TLTDO","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Pr="00841CE0">
        <w:rPr>
          <w:color w:val="45B0E1" w:themeColor="accent1" w:themeTint="99"/>
        </w:rPr>
        <w:fldChar w:fldCharType="separate"/>
      </w:r>
      <w:r w:rsidRPr="00841CE0">
        <w:rPr>
          <w:noProof/>
          <w:color w:val="45B0E1" w:themeColor="accent1" w:themeTint="99"/>
        </w:rPr>
        <w:t>(Wang et al., 2022)</w:t>
      </w:r>
      <w:r w:rsidRPr="00841CE0">
        <w:rPr>
          <w:color w:val="45B0E1" w:themeColor="accent1" w:themeTint="99"/>
        </w:rPr>
        <w:fldChar w:fldCharType="end"/>
      </w:r>
    </w:p>
    <w:p w14:paraId="1F572740" w14:textId="77777777" w:rsidR="00841CE0" w:rsidRPr="00841CE0" w:rsidRDefault="00841CE0" w:rsidP="00841CE0"/>
    <w:p w14:paraId="6D89853C" w14:textId="77777777" w:rsidR="00841CE0" w:rsidRDefault="00841CE0" w:rsidP="00841CE0">
      <w:r w:rsidRPr="00841CE0">
        <w:t xml:space="preserve">Recent research has increasingly focused on the role of the </w:t>
      </w:r>
      <w:proofErr w:type="spellStart"/>
      <w:r w:rsidRPr="00841CE0">
        <w:t>fronto</w:t>
      </w:r>
      <w:proofErr w:type="spellEnd"/>
      <w:r w:rsidRPr="00841CE0">
        <w:t xml:space="preserve">-limbic circuit, particularly highlighting the significance of the amygdala in the pathophysiology of obsessive-compulsive disorder (OCD). The amygdala, an integral part of the limbic system, is crucial for emotional processing and fear responses. Studies suggest that individuals with OCD exhibit structural alterations in the amygdala, which may contribute to difficulties in emotional regulation and heightened fear responses. These findings support the notion that OCD extends beyond mere habit formation, as proposed by the </w:t>
      </w:r>
      <w:r>
        <w:t>CSTC</w:t>
      </w:r>
      <w:r w:rsidRPr="00841CE0">
        <w:t xml:space="preserve"> model, to also encompass elements of emotional dysregulation. This broader perspective underscores the complexity of OCD, suggesting that its manifestation is not solely a result of dysfunctional habit loops but also involves disruptions in emotional processing and regulation.</w:t>
      </w:r>
    </w:p>
    <w:p w14:paraId="4FC93779" w14:textId="77777777" w:rsidR="00841CE0" w:rsidRPr="00841CE0" w:rsidRDefault="00841CE0" w:rsidP="00841CE0">
      <w:pPr>
        <w:rPr>
          <w:color w:val="45B0E1" w:themeColor="accent1" w:themeTint="99"/>
        </w:rPr>
      </w:pPr>
      <w:r w:rsidRPr="00841CE0">
        <w:rPr>
          <w:color w:val="45B0E1" w:themeColor="accent1" w:themeTint="99"/>
        </w:rPr>
        <w:t>Data also suggest smaller hippocampus and amygdala volumes among adults with OCD (Zhang et al., 2020) and obsessive-compulsive personality disorder (</w:t>
      </w:r>
      <w:proofErr w:type="spellStart"/>
      <w:r w:rsidRPr="00841CE0">
        <w:rPr>
          <w:color w:val="45B0E1" w:themeColor="accent1" w:themeTint="99"/>
        </w:rPr>
        <w:t>Gurok</w:t>
      </w:r>
      <w:proofErr w:type="spellEnd"/>
      <w:r w:rsidRPr="00841CE0">
        <w:rPr>
          <w:color w:val="45B0E1" w:themeColor="accent1" w:themeTint="99"/>
        </w:rPr>
        <w:t xml:space="preserve"> et al., 2019). Such </w:t>
      </w:r>
      <w:proofErr w:type="spellStart"/>
      <w:r w:rsidRPr="00841CE0">
        <w:rPr>
          <w:color w:val="45B0E1" w:themeColor="accent1" w:themeTint="99"/>
        </w:rPr>
        <w:t>amygdalar</w:t>
      </w:r>
      <w:proofErr w:type="spellEnd"/>
      <w:r w:rsidRPr="00841CE0">
        <w:rPr>
          <w:color w:val="45B0E1" w:themeColor="accent1" w:themeTint="99"/>
        </w:rPr>
        <w:t xml:space="preserve"> structural findings are consistent with functional findings of </w:t>
      </w:r>
      <w:proofErr w:type="spellStart"/>
      <w:r w:rsidRPr="00841CE0">
        <w:rPr>
          <w:color w:val="45B0E1" w:themeColor="accent1" w:themeTint="99"/>
        </w:rPr>
        <w:t>fronto-amygdalar</w:t>
      </w:r>
      <w:proofErr w:type="spellEnd"/>
      <w:r w:rsidRPr="00841CE0">
        <w:rPr>
          <w:color w:val="45B0E1" w:themeColor="accent1" w:themeTint="99"/>
        </w:rPr>
        <w:t xml:space="preserve"> alterations (Cyr et al., 2021; </w:t>
      </w:r>
      <w:proofErr w:type="spellStart"/>
      <w:r w:rsidRPr="00841CE0">
        <w:rPr>
          <w:color w:val="45B0E1" w:themeColor="accent1" w:themeTint="99"/>
        </w:rPr>
        <w:t>Fullana</w:t>
      </w:r>
      <w:proofErr w:type="spellEnd"/>
      <w:r w:rsidRPr="00841CE0">
        <w:rPr>
          <w:color w:val="45B0E1" w:themeColor="accent1" w:themeTint="99"/>
        </w:rPr>
        <w:t xml:space="preserve"> et al., 2017; </w:t>
      </w:r>
      <w:proofErr w:type="spellStart"/>
      <w:r w:rsidRPr="00841CE0">
        <w:rPr>
          <w:color w:val="45B0E1" w:themeColor="accent1" w:themeTint="99"/>
        </w:rPr>
        <w:t>Göttlich</w:t>
      </w:r>
      <w:proofErr w:type="spellEnd"/>
      <w:r w:rsidRPr="00841CE0">
        <w:rPr>
          <w:color w:val="45B0E1" w:themeColor="accent1" w:themeTint="99"/>
        </w:rPr>
        <w:t xml:space="preserve"> et al., 2015; </w:t>
      </w:r>
      <w:proofErr w:type="spellStart"/>
      <w:r w:rsidRPr="00841CE0">
        <w:rPr>
          <w:color w:val="45B0E1" w:themeColor="accent1" w:themeTint="99"/>
        </w:rPr>
        <w:t>Mataix</w:t>
      </w:r>
      <w:proofErr w:type="spellEnd"/>
      <w:r w:rsidRPr="00841CE0">
        <w:rPr>
          <w:color w:val="45B0E1" w:themeColor="accent1" w:themeTint="99"/>
        </w:rPr>
        <w:t xml:space="preserve">-Cols &amp; van den Heuvel, 2006; Milad et al., 2013; Simon et al., 2014; Stein et al., 2019; Sun et al., 2019; Thorsen et al., 2018; van </w:t>
      </w:r>
      <w:proofErr w:type="spellStart"/>
      <w:r w:rsidRPr="00841CE0">
        <w:rPr>
          <w:color w:val="45B0E1" w:themeColor="accent1" w:themeTint="99"/>
        </w:rPr>
        <w:t>Velzen</w:t>
      </w:r>
      <w:proofErr w:type="spellEnd"/>
      <w:r w:rsidRPr="00841CE0">
        <w:rPr>
          <w:color w:val="45B0E1" w:themeColor="accent1" w:themeTint="99"/>
        </w:rPr>
        <w:t xml:space="preserve"> et al., 2015) potentially implicating altered emotion regulation and fear processing in OCD.</w:t>
      </w:r>
      <w:r>
        <w:rPr>
          <w:color w:val="45B0E1" w:themeColor="accent1" w:themeTint="99"/>
        </w:rPr>
        <w:t xml:space="preserve"> </w:t>
      </w:r>
      <w:r>
        <w:rPr>
          <w:color w:val="000000"/>
        </w:rPr>
        <w:fldChar w:fldCharType="begin"/>
      </w:r>
      <w:r>
        <w:rPr>
          <w:color w:val="000000"/>
        </w:rPr>
        <w:instrText xml:space="preserve"> ADDIN ZOTERO_ITEM CSL_CITATION {"citationID":"F6dxM4u8","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color w:val="000000"/>
        </w:rPr>
        <w:fldChar w:fldCharType="separate"/>
      </w:r>
      <w:r>
        <w:rPr>
          <w:noProof/>
          <w:color w:val="000000"/>
        </w:rPr>
        <w:t>(Wang et al., 2022)</w:t>
      </w:r>
      <w:r>
        <w:rPr>
          <w:color w:val="000000"/>
        </w:rPr>
        <w:fldChar w:fldCharType="end"/>
      </w:r>
    </w:p>
    <w:p w14:paraId="7561ED5A" w14:textId="77777777" w:rsidR="00841CE0" w:rsidRDefault="00841CE0" w:rsidP="00841CE0">
      <w:r w:rsidRPr="00841CE0">
        <w:t xml:space="preserve">Research on reward circuit abnormalities has identified shape alterations in the nucleus </w:t>
      </w:r>
      <w:proofErr w:type="spellStart"/>
      <w:r w:rsidRPr="00841CE0">
        <w:t>accumbens</w:t>
      </w:r>
      <w:proofErr w:type="spellEnd"/>
      <w:r w:rsidRPr="00841CE0">
        <w:t xml:space="preserve"> (</w:t>
      </w:r>
      <w:proofErr w:type="spellStart"/>
      <w:r w:rsidRPr="00841CE0">
        <w:t>NAcc</w:t>
      </w:r>
      <w:proofErr w:type="spellEnd"/>
      <w:r w:rsidRPr="00841CE0">
        <w:t xml:space="preserve">), a critical component of the brain's reward system, as being implicated in obsessive-compulsive disorder (OCD). These alterations suggest that individuals with OCD may </w:t>
      </w:r>
      <w:r w:rsidRPr="00841CE0">
        <w:lastRenderedPageBreak/>
        <w:t xml:space="preserve">experience changes in reward processing, which could make certain compulsive behaviors feel more rewarding or challenging to resist. This finding aligns with previous studies indicating that patients with OCD exhibit distinct differences in their responses to rewards and punishments. Such insights reinforce the understanding of OCD as a multifaceted disorder, where altered reward processing plays a vital role in the persistence and reinforcement of compulsive behaviors, complementing the perspectives provided by both the CSTC model and </w:t>
      </w:r>
      <w:proofErr w:type="spellStart"/>
      <w:r w:rsidRPr="00841CE0">
        <w:t>fronto</w:t>
      </w:r>
      <w:proofErr w:type="spellEnd"/>
      <w:r w:rsidRPr="00841CE0">
        <w:t>-limbic circuit dysfunction.</w:t>
      </w:r>
    </w:p>
    <w:p w14:paraId="48DB9213" w14:textId="77777777" w:rsidR="00841CE0" w:rsidRDefault="00841CE0" w:rsidP="00841CE0">
      <w:pPr>
        <w:rPr>
          <w:color w:val="45B0E1" w:themeColor="accent1" w:themeTint="99"/>
        </w:rPr>
      </w:pPr>
      <w:r w:rsidRPr="00841CE0">
        <w:rPr>
          <w:color w:val="45B0E1" w:themeColor="accent1" w:themeTint="99"/>
        </w:rPr>
        <w:t xml:space="preserve">In addition, genetic variants increasing OCD risk are concordant with increased volumes of reward-related regions, including the nucleus </w:t>
      </w:r>
      <w:proofErr w:type="spellStart"/>
      <w:r w:rsidRPr="00841CE0">
        <w:rPr>
          <w:color w:val="45B0E1" w:themeColor="accent1" w:themeTint="99"/>
        </w:rPr>
        <w:t>accumbens</w:t>
      </w:r>
      <w:proofErr w:type="spellEnd"/>
      <w:r w:rsidRPr="00841CE0">
        <w:rPr>
          <w:color w:val="45B0E1" w:themeColor="accent1" w:themeTint="99"/>
        </w:rPr>
        <w:t xml:space="preserve"> (</w:t>
      </w:r>
      <w:proofErr w:type="spellStart"/>
      <w:r w:rsidRPr="00841CE0">
        <w:rPr>
          <w:color w:val="45B0E1" w:themeColor="accent1" w:themeTint="99"/>
        </w:rPr>
        <w:t>NAcc</w:t>
      </w:r>
      <w:proofErr w:type="spellEnd"/>
      <w:r w:rsidRPr="00841CE0">
        <w:rPr>
          <w:color w:val="45B0E1" w:themeColor="accent1" w:themeTint="99"/>
        </w:rPr>
        <w:t>) and putamen (</w:t>
      </w:r>
      <w:proofErr w:type="spellStart"/>
      <w:r w:rsidRPr="00841CE0">
        <w:rPr>
          <w:color w:val="45B0E1" w:themeColor="accent1" w:themeTint="99"/>
        </w:rPr>
        <w:t>Hibar</w:t>
      </w:r>
      <w:proofErr w:type="spellEnd"/>
      <w:r w:rsidRPr="00841CE0">
        <w:rPr>
          <w:color w:val="45B0E1" w:themeColor="accent1" w:themeTint="99"/>
        </w:rPr>
        <w:t xml:space="preserve"> et al., 2018).</w:t>
      </w:r>
    </w:p>
    <w:p w14:paraId="2A7FD0D3" w14:textId="77777777" w:rsidR="00841CE0" w:rsidRPr="00841CE0" w:rsidRDefault="00841CE0" w:rsidP="00841CE0">
      <w:pPr>
        <w:rPr>
          <w:color w:val="45B0E1" w:themeColor="accent1" w:themeTint="99"/>
        </w:rPr>
      </w:pPr>
    </w:p>
    <w:p w14:paraId="047AF40A" w14:textId="77777777" w:rsidR="00841CE0" w:rsidRPr="00CF7FDA" w:rsidRDefault="00841CE0" w:rsidP="00841CE0">
      <w:pPr>
        <w:spacing w:line="360" w:lineRule="auto"/>
        <w:rPr>
          <w:color w:val="B3E5A1" w:themeColor="accent6" w:themeTint="66"/>
        </w:rPr>
      </w:pPr>
    </w:p>
    <w:p w14:paraId="7BF0DEBF" w14:textId="5908BDD9" w:rsidR="00841CE0" w:rsidRPr="00CF7FDA" w:rsidRDefault="008B4445" w:rsidP="00841CE0">
      <w:pPr>
        <w:spacing w:line="360" w:lineRule="auto"/>
        <w:rPr>
          <w:color w:val="B3E5A1" w:themeColor="accent6" w:themeTint="66"/>
        </w:rPr>
      </w:pPr>
      <w:r>
        <w:rPr>
          <w:color w:val="B3E5A1" w:themeColor="accent6" w:themeTint="66"/>
        </w:rPr>
        <w:t>I</w:t>
      </w:r>
      <w:r w:rsidR="00841CE0" w:rsidRPr="00CF7FDA">
        <w:rPr>
          <w:color w:val="B3E5A1" w:themeColor="accent6" w:themeTint="66"/>
        </w:rPr>
        <w:t xml:space="preserve">t is becoming increasingly clear that OCD is a clinically and etiologically highly heterogeneous disorder consisting of multiple potentially overlapping symptom dimensions, rather than a unitary </w:t>
      </w:r>
      <w:proofErr w:type="spellStart"/>
      <w:r w:rsidR="00841CE0" w:rsidRPr="00CF7FDA">
        <w:rPr>
          <w:color w:val="B3E5A1" w:themeColor="accent6" w:themeTint="66"/>
        </w:rPr>
        <w:t>nosologic</w:t>
      </w:r>
      <w:proofErr w:type="spellEnd"/>
      <w:r w:rsidR="00841CE0" w:rsidRPr="00CF7FDA">
        <w:rPr>
          <w:color w:val="B3E5A1" w:themeColor="accent6" w:themeTint="66"/>
        </w:rPr>
        <w:t xml:space="preserve"> entity (3–7), which are mediated by partially distinct neural systems (8,9), such as the cognitive control circuit (frontal cortex, thalamus, and striatum) (10,11), attention circuit (parietal cortex) (12,13), and emotional circuit (amygdala) (14)</w:t>
      </w:r>
      <w:r w:rsidR="00841CE0">
        <w:rPr>
          <w:color w:val="B3E5A1" w:themeColor="accent6" w:themeTint="66"/>
        </w:rPr>
        <w:fldChar w:fldCharType="begin"/>
      </w:r>
      <w:r w:rsidR="001C6B1F">
        <w:rPr>
          <w:color w:val="B3E5A1" w:themeColor="accent6" w:themeTint="66"/>
        </w:rPr>
        <w:instrText xml:space="preserve"> ADDIN ZOTERO_ITEM CSL_CITATION {"citationID":"WJZKOBn1","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rsidR="00841CE0">
        <w:rPr>
          <w:color w:val="B3E5A1" w:themeColor="accent6" w:themeTint="66"/>
        </w:rPr>
        <w:fldChar w:fldCharType="separate"/>
      </w:r>
      <w:r w:rsidR="001C6B1F">
        <w:rPr>
          <w:noProof/>
          <w:color w:val="B3E5A1" w:themeColor="accent6" w:themeTint="66"/>
        </w:rPr>
        <w:t>(Bragdon &amp; Coles, 2017)</w:t>
      </w:r>
      <w:r w:rsidR="00841CE0">
        <w:rPr>
          <w:color w:val="B3E5A1" w:themeColor="accent6" w:themeTint="66"/>
        </w:rPr>
        <w:fldChar w:fldCharType="end"/>
      </w:r>
    </w:p>
    <w:p w14:paraId="1E4B802D" w14:textId="77777777" w:rsidR="008B4445" w:rsidRDefault="008B4445" w:rsidP="008B4445">
      <w:r w:rsidRPr="008B4445">
        <w:t xml:space="preserve">The fact that OCD is a clinically and etiologically highly heterogeneous disorder with multiple potentially overlapping symptom dimensions rather than a single </w:t>
      </w:r>
      <w:proofErr w:type="spellStart"/>
      <w:r w:rsidRPr="008B4445">
        <w:t>nosologic</w:t>
      </w:r>
      <w:proofErr w:type="spellEnd"/>
      <w:r w:rsidRPr="008B4445">
        <w:t xml:space="preserve"> entity (3–7) is becoming more and more apparent. </w:t>
      </w:r>
    </w:p>
    <w:p w14:paraId="1E4DC476" w14:textId="5B1A62C2" w:rsidR="00841CE0" w:rsidRPr="008B4445" w:rsidRDefault="008B4445" w:rsidP="008B4445">
      <w:r w:rsidRPr="008B4445">
        <w:t>These symptoms are mediated by partially distinct neural systems (8,9), including the emotional circuit (amygdala) (14) and the cognitive control circuit (frontal cortex, thalamus, and striatum) (10,11), as well as the attention circuit (parietal cortex) (12,13).</w:t>
      </w:r>
    </w:p>
    <w:p w14:paraId="2B54A287" w14:textId="77777777" w:rsidR="008B4445" w:rsidRDefault="008B4445" w:rsidP="00CD2BE5">
      <w:pPr>
        <w:spacing w:line="360" w:lineRule="auto"/>
        <w:rPr>
          <w:rFonts w:ascii="-webkit-standard" w:hAnsi="-webkit-standard"/>
          <w:color w:val="000000"/>
          <w:sz w:val="27"/>
          <w:szCs w:val="27"/>
        </w:rPr>
      </w:pPr>
    </w:p>
    <w:p w14:paraId="3CBEDEC4" w14:textId="77777777" w:rsidR="008B4445" w:rsidRPr="00192076" w:rsidRDefault="008B4445" w:rsidP="00CD2BE5">
      <w:pPr>
        <w:spacing w:line="360" w:lineRule="auto"/>
        <w:rPr>
          <w:color w:val="B3E5A1" w:themeColor="accent6" w:themeTint="66"/>
        </w:rPr>
      </w:pPr>
    </w:p>
    <w:p w14:paraId="10E2AA33" w14:textId="6F38BAF6" w:rsidR="00335D6E" w:rsidRDefault="00335D6E" w:rsidP="00335D6E">
      <w:pPr>
        <w:pStyle w:val="Style3"/>
      </w:pPr>
      <w:bookmarkStart w:id="5" w:name="_Toc191889189"/>
      <w:r>
        <w:t>Cortical thickness</w:t>
      </w:r>
      <w:bookmarkEnd w:id="5"/>
    </w:p>
    <w:p w14:paraId="5B2125DB" w14:textId="77777777" w:rsidR="00335D6E" w:rsidRDefault="00335D6E" w:rsidP="00335D6E"/>
    <w:p w14:paraId="671810ED" w14:textId="77777777" w:rsidR="00335D6E" w:rsidRDefault="00335D6E" w:rsidP="00335D6E"/>
    <w:p w14:paraId="50FFCDF1" w14:textId="0CF61939" w:rsidR="00335D6E" w:rsidRDefault="00CA0B90" w:rsidP="009768E3">
      <w:pPr>
        <w:pStyle w:val="Style3"/>
      </w:pPr>
      <w:bookmarkStart w:id="6" w:name="_Toc191889190"/>
      <w:r>
        <w:t>Volume</w:t>
      </w:r>
      <w:bookmarkEnd w:id="6"/>
    </w:p>
    <w:p w14:paraId="6C44EDDD" w14:textId="77777777" w:rsidR="009768E3" w:rsidRDefault="009768E3" w:rsidP="009768E3"/>
    <w:p w14:paraId="092CB8F4" w14:textId="77777777" w:rsidR="009768E3" w:rsidRDefault="009768E3" w:rsidP="009768E3"/>
    <w:p w14:paraId="4D5F4CEC" w14:textId="03DB6378" w:rsidR="009768E3" w:rsidRPr="009768E3" w:rsidRDefault="009768E3" w:rsidP="009768E3">
      <w:pPr>
        <w:pStyle w:val="Style3"/>
      </w:pPr>
      <w:bookmarkStart w:id="7" w:name="_Toc191889191"/>
      <w:r>
        <w:t>Surface area</w:t>
      </w:r>
      <w:bookmarkEnd w:id="7"/>
    </w:p>
    <w:p w14:paraId="7C4F26D2" w14:textId="1465C72D" w:rsidR="00055355" w:rsidRPr="005B4926" w:rsidRDefault="005B4926" w:rsidP="00055355">
      <w:pPr>
        <w:rPr>
          <w:color w:val="45B0E1" w:themeColor="accent1" w:themeTint="99"/>
        </w:rPr>
      </w:pPr>
      <w:r w:rsidRPr="005B4926">
        <w:rPr>
          <w:color w:val="45B0E1" w:themeColor="accent1" w:themeTint="99"/>
        </w:rPr>
        <w:t xml:space="preserve">The current study examined subcortical surface morphometry in a large sample of unmedicated participants with OCD across the developmental spectrum (ages 5–55 years). Consistent with our hypothesis, we detected altered surface morphometry in the striatum, as well as altered amygdala shape in exploratory analyses. Specifically, participants with OCD exhibited </w:t>
      </w:r>
      <w:proofErr w:type="spellStart"/>
      <w:r w:rsidRPr="005B4926">
        <w:rPr>
          <w:color w:val="45B0E1" w:themeColor="accent1" w:themeTint="99"/>
        </w:rPr>
        <w:t>NAcc</w:t>
      </w:r>
      <w:proofErr w:type="spellEnd"/>
      <w:r w:rsidRPr="005B4926">
        <w:rPr>
          <w:color w:val="45B0E1" w:themeColor="accent1" w:themeTint="99"/>
        </w:rPr>
        <w:t xml:space="preserve"> surface expansions and amygdala inversions. Differences in amygdala shape correlated with symptom severity.</w:t>
      </w:r>
      <w:r>
        <w:rPr>
          <w:color w:val="45B0E1" w:themeColor="accent1" w:themeTint="99"/>
        </w:rPr>
        <w:fldChar w:fldCharType="begin"/>
      </w:r>
      <w:r>
        <w:rPr>
          <w:color w:val="45B0E1" w:themeColor="accent1" w:themeTint="99"/>
        </w:rPr>
        <w:instrText xml:space="preserve"> ADDIN ZOTERO_ITEM CSL_CITATION {"citationID":"dhTDjpOU","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color w:val="45B0E1" w:themeColor="accent1" w:themeTint="99"/>
        </w:rPr>
        <w:fldChar w:fldCharType="separate"/>
      </w:r>
      <w:r>
        <w:rPr>
          <w:noProof/>
          <w:color w:val="45B0E1" w:themeColor="accent1" w:themeTint="99"/>
        </w:rPr>
        <w:t>(Wang et al., 2022)</w:t>
      </w:r>
      <w:r>
        <w:rPr>
          <w:color w:val="45B0E1" w:themeColor="accent1" w:themeTint="99"/>
        </w:rPr>
        <w:fldChar w:fldCharType="end"/>
      </w:r>
    </w:p>
    <w:p w14:paraId="69BAF9E6"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lastRenderedPageBreak/>
        <w:t xml:space="preserve">1. Nucleus </w:t>
      </w:r>
      <w:proofErr w:type="spellStart"/>
      <w:r w:rsidRPr="00FF2934">
        <w:rPr>
          <w:rStyle w:val="Strong"/>
          <w:b w:val="0"/>
          <w:bCs w:val="0"/>
          <w:color w:val="000000"/>
          <w:sz w:val="24"/>
          <w:szCs w:val="24"/>
        </w:rPr>
        <w:t>Accumbens</w:t>
      </w:r>
      <w:proofErr w:type="spellEnd"/>
      <w:r w:rsidRPr="00FF2934">
        <w:rPr>
          <w:rStyle w:val="Strong"/>
          <w:b w:val="0"/>
          <w:bCs w:val="0"/>
          <w:color w:val="000000"/>
          <w:sz w:val="24"/>
          <w:szCs w:val="24"/>
        </w:rPr>
        <w:t xml:space="preserve"> (</w:t>
      </w:r>
      <w:proofErr w:type="spellStart"/>
      <w:r w:rsidRPr="00FF2934">
        <w:rPr>
          <w:rStyle w:val="Strong"/>
          <w:b w:val="0"/>
          <w:bCs w:val="0"/>
          <w:color w:val="000000"/>
          <w:sz w:val="24"/>
          <w:szCs w:val="24"/>
        </w:rPr>
        <w:t>NAcc</w:t>
      </w:r>
      <w:proofErr w:type="spellEnd"/>
      <w:r w:rsidRPr="00FF2934">
        <w:rPr>
          <w:rStyle w:val="Strong"/>
          <w:b w:val="0"/>
          <w:bCs w:val="0"/>
          <w:color w:val="000000"/>
          <w:sz w:val="24"/>
          <w:szCs w:val="24"/>
        </w:rPr>
        <w:t>) Expansion in Youth with OCD</w:t>
      </w:r>
    </w:p>
    <w:p w14:paraId="4511D681" w14:textId="77777777" w:rsidR="00FF2934" w:rsidRPr="00FF2934" w:rsidRDefault="00FF2934" w:rsidP="00FF2934">
      <w:pPr>
        <w:numPr>
          <w:ilvl w:val="0"/>
          <w:numId w:val="19"/>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 xml:space="preserve">nucleus </w:t>
      </w:r>
      <w:proofErr w:type="spellStart"/>
      <w:r w:rsidRPr="00FF2934">
        <w:rPr>
          <w:rStyle w:val="Strong"/>
          <w:rFonts w:eastAsiaTheme="majorEastAsia"/>
          <w:b w:val="0"/>
          <w:bCs w:val="0"/>
          <w:color w:val="000000"/>
        </w:rPr>
        <w:t>accumbens</w:t>
      </w:r>
      <w:proofErr w:type="spellEnd"/>
      <w:r w:rsidRPr="00FF2934">
        <w:rPr>
          <w:rStyle w:val="Strong"/>
          <w:rFonts w:eastAsiaTheme="majorEastAsia"/>
          <w:b w:val="0"/>
          <w:bCs w:val="0"/>
          <w:color w:val="000000"/>
        </w:rPr>
        <w:t xml:space="preserve"> (</w:t>
      </w:r>
      <w:proofErr w:type="spellStart"/>
      <w:r w:rsidRPr="00FF2934">
        <w:rPr>
          <w:rStyle w:val="Strong"/>
          <w:rFonts w:eastAsiaTheme="majorEastAsia"/>
          <w:b w:val="0"/>
          <w:bCs w:val="0"/>
          <w:color w:val="000000"/>
        </w:rPr>
        <w:t>NAcc</w:t>
      </w:r>
      <w:proofErr w:type="spellEnd"/>
      <w:r w:rsidRPr="00FF2934">
        <w:rPr>
          <w:rStyle w:val="Strong"/>
          <w:rFonts w:eastAsiaTheme="majorEastAsia"/>
          <w:b w:val="0"/>
          <w:bCs w:val="0"/>
          <w:color w:val="000000"/>
        </w:rPr>
        <w:t>)</w:t>
      </w:r>
      <w:r w:rsidRPr="00FF2934">
        <w:rPr>
          <w:color w:val="000000"/>
        </w:rPr>
        <w:t>, a key structure involved in</w:t>
      </w:r>
      <w:r w:rsidRPr="00FF2934">
        <w:rPr>
          <w:rStyle w:val="apple-converted-space"/>
          <w:rFonts w:eastAsiaTheme="majorEastAsia"/>
          <w:color w:val="000000"/>
        </w:rPr>
        <w:t> </w:t>
      </w:r>
      <w:r w:rsidRPr="00FF2934">
        <w:rPr>
          <w:rStyle w:val="Strong"/>
          <w:rFonts w:eastAsiaTheme="majorEastAsia"/>
          <w:b w:val="0"/>
          <w:bCs w:val="0"/>
          <w:color w:val="000000"/>
        </w:rPr>
        <w:t>reward processing and motivation</w:t>
      </w:r>
      <w:r w:rsidRPr="00FF2934">
        <w:rPr>
          <w:color w:val="000000"/>
        </w:rPr>
        <w:t>, showed</w:t>
      </w:r>
      <w:r w:rsidRPr="00FF2934">
        <w:rPr>
          <w:rStyle w:val="apple-converted-space"/>
          <w:rFonts w:eastAsiaTheme="majorEastAsia"/>
          <w:color w:val="000000"/>
        </w:rPr>
        <w:t> </w:t>
      </w:r>
      <w:r w:rsidRPr="00FF2934">
        <w:rPr>
          <w:rStyle w:val="Strong"/>
          <w:rFonts w:eastAsiaTheme="majorEastAsia"/>
          <w:b w:val="0"/>
          <w:bCs w:val="0"/>
          <w:color w:val="000000"/>
        </w:rPr>
        <w:t>surface expansion</w:t>
      </w:r>
      <w:r w:rsidRPr="00FF2934">
        <w:rPr>
          <w:rStyle w:val="apple-converted-space"/>
          <w:rFonts w:eastAsiaTheme="majorEastAsia"/>
          <w:color w:val="000000"/>
        </w:rPr>
        <w:t> </w:t>
      </w:r>
      <w:r w:rsidRPr="00FF2934">
        <w:rPr>
          <w:color w:val="000000"/>
        </w:rPr>
        <w:t>in youth with OCD.</w:t>
      </w:r>
    </w:p>
    <w:p w14:paraId="585EE68F" w14:textId="77777777" w:rsidR="00FF2934" w:rsidRPr="00FF2934" w:rsidRDefault="00FF2934" w:rsidP="00FF2934">
      <w:pPr>
        <w:numPr>
          <w:ilvl w:val="0"/>
          <w:numId w:val="19"/>
        </w:numPr>
        <w:spacing w:before="100" w:beforeAutospacing="1" w:after="100" w:afterAutospacing="1"/>
        <w:rPr>
          <w:color w:val="000000"/>
        </w:rPr>
      </w:pPr>
      <w:r w:rsidRPr="00FF2934">
        <w:rPr>
          <w:color w:val="000000"/>
        </w:rPr>
        <w:t>This expansion was particularly seen in the</w:t>
      </w:r>
      <w:r w:rsidRPr="00FF2934">
        <w:rPr>
          <w:rStyle w:val="apple-converted-space"/>
          <w:rFonts w:eastAsiaTheme="majorEastAsia"/>
          <w:color w:val="000000"/>
        </w:rPr>
        <w:t> </w:t>
      </w:r>
      <w:r w:rsidRPr="00FF2934">
        <w:rPr>
          <w:rStyle w:val="Strong"/>
          <w:rFonts w:eastAsiaTheme="majorEastAsia"/>
          <w:b w:val="0"/>
          <w:bCs w:val="0"/>
          <w:color w:val="000000"/>
        </w:rPr>
        <w:t>dorsal and anterior regions</w:t>
      </w:r>
      <w:r w:rsidRPr="00FF2934">
        <w:rPr>
          <w:rStyle w:val="apple-converted-space"/>
          <w:rFonts w:eastAsiaTheme="majorEastAsia"/>
          <w:color w:val="000000"/>
        </w:rPr>
        <w:t> </w:t>
      </w:r>
      <w:r w:rsidRPr="00FF2934">
        <w:rPr>
          <w:color w:val="000000"/>
        </w:rPr>
        <w:t xml:space="preserve">of the </w:t>
      </w:r>
      <w:proofErr w:type="spellStart"/>
      <w:r w:rsidRPr="00FF2934">
        <w:rPr>
          <w:color w:val="000000"/>
        </w:rPr>
        <w:t>NAcc</w:t>
      </w:r>
      <w:proofErr w:type="spellEnd"/>
      <w:r w:rsidRPr="00FF2934">
        <w:rPr>
          <w:color w:val="000000"/>
        </w:rPr>
        <w:t>.</w:t>
      </w:r>
    </w:p>
    <w:p w14:paraId="4BBFD1AB" w14:textId="77777777" w:rsidR="00FF2934" w:rsidRPr="00FF2934" w:rsidRDefault="00FF2934" w:rsidP="00FF2934">
      <w:pPr>
        <w:numPr>
          <w:ilvl w:val="0"/>
          <w:numId w:val="19"/>
        </w:numPr>
        <w:spacing w:before="100" w:beforeAutospacing="1" w:after="100" w:afterAutospacing="1"/>
        <w:rPr>
          <w:color w:val="000000"/>
        </w:rPr>
      </w:pPr>
      <w:r w:rsidRPr="00FF2934">
        <w:rPr>
          <w:color w:val="000000"/>
        </w:rPr>
        <w:t>Interestingly, the study found that</w:t>
      </w:r>
      <w:r w:rsidRPr="00FF2934">
        <w:rPr>
          <w:rStyle w:val="apple-converted-space"/>
          <w:rFonts w:eastAsiaTheme="majorEastAsia"/>
          <w:color w:val="000000"/>
        </w:rPr>
        <w:t> </w:t>
      </w:r>
      <w:r w:rsidRPr="00FF2934">
        <w:rPr>
          <w:rStyle w:val="Strong"/>
          <w:rFonts w:eastAsiaTheme="majorEastAsia"/>
          <w:b w:val="0"/>
          <w:bCs w:val="0"/>
          <w:color w:val="000000"/>
        </w:rPr>
        <w:t>this difference was more pronounced in younger individuals</w:t>
      </w:r>
      <w:r w:rsidRPr="00FF2934">
        <w:rPr>
          <w:color w:val="000000"/>
        </w:rPr>
        <w:t>, meaning that these structural changes</w:t>
      </w:r>
      <w:r w:rsidRPr="00FF2934">
        <w:rPr>
          <w:rStyle w:val="apple-converted-space"/>
          <w:rFonts w:eastAsiaTheme="majorEastAsia"/>
          <w:color w:val="000000"/>
        </w:rPr>
        <w:t> </w:t>
      </w:r>
      <w:r w:rsidRPr="00FF2934">
        <w:rPr>
          <w:rStyle w:val="Strong"/>
          <w:rFonts w:eastAsiaTheme="majorEastAsia"/>
          <w:b w:val="0"/>
          <w:bCs w:val="0"/>
          <w:color w:val="000000"/>
        </w:rPr>
        <w:t>may emerge early in development</w:t>
      </w:r>
      <w:r w:rsidRPr="00FF2934">
        <w:rPr>
          <w:color w:val="000000"/>
        </w:rPr>
        <w:t>.</w:t>
      </w:r>
    </w:p>
    <w:p w14:paraId="18DB5F2C" w14:textId="77777777" w:rsidR="00FF2934" w:rsidRPr="00FF2934" w:rsidRDefault="00FF2934" w:rsidP="00FF2934">
      <w:pPr>
        <w:pStyle w:val="Heading4"/>
        <w:rPr>
          <w:color w:val="000000"/>
        </w:rPr>
      </w:pPr>
      <w:r w:rsidRPr="00FF2934">
        <w:rPr>
          <w:rStyle w:val="Strong"/>
          <w:b w:val="0"/>
          <w:bCs w:val="0"/>
          <w:color w:val="000000"/>
        </w:rPr>
        <w:t>Why is this important?</w:t>
      </w:r>
    </w:p>
    <w:p w14:paraId="32DECA7D" w14:textId="77777777" w:rsidR="00FF2934" w:rsidRPr="00FF2934" w:rsidRDefault="00FF2934" w:rsidP="00FF2934">
      <w:pPr>
        <w:numPr>
          <w:ilvl w:val="0"/>
          <w:numId w:val="20"/>
        </w:numPr>
        <w:spacing w:before="100" w:beforeAutospacing="1" w:after="100" w:afterAutospacing="1"/>
        <w:rPr>
          <w:color w:val="000000"/>
        </w:rPr>
      </w:pPr>
      <w:r w:rsidRPr="00FF2934">
        <w:rPr>
          <w:color w:val="000000"/>
        </w:rPr>
        <w:t xml:space="preserve">The </w:t>
      </w:r>
      <w:proofErr w:type="spellStart"/>
      <w:r w:rsidRPr="00FF2934">
        <w:rPr>
          <w:color w:val="000000"/>
        </w:rPr>
        <w:t>NAcc</w:t>
      </w:r>
      <w:proofErr w:type="spellEnd"/>
      <w:r w:rsidRPr="00FF2934">
        <w:rPr>
          <w:color w:val="000000"/>
        </w:rPr>
        <w:t xml:space="preserve"> plays a crucial role in</w:t>
      </w:r>
      <w:r w:rsidRPr="00FF2934">
        <w:rPr>
          <w:rStyle w:val="apple-converted-space"/>
          <w:rFonts w:eastAsiaTheme="majorEastAsia"/>
          <w:color w:val="000000"/>
        </w:rPr>
        <w:t> </w:t>
      </w:r>
      <w:r w:rsidRPr="00FF2934">
        <w:rPr>
          <w:rStyle w:val="Strong"/>
          <w:rFonts w:eastAsiaTheme="majorEastAsia"/>
          <w:b w:val="0"/>
          <w:bCs w:val="0"/>
          <w:color w:val="000000"/>
        </w:rPr>
        <w:t>reinforcing behaviors and forming habits</w:t>
      </w:r>
      <w:r w:rsidRPr="00FF2934">
        <w:rPr>
          <w:color w:val="000000"/>
        </w:rPr>
        <w:t>.</w:t>
      </w:r>
    </w:p>
    <w:p w14:paraId="280AFD65" w14:textId="77777777" w:rsidR="00FF2934" w:rsidRPr="00FF2934" w:rsidRDefault="00FF2934" w:rsidP="00FF2934">
      <w:pPr>
        <w:numPr>
          <w:ilvl w:val="0"/>
          <w:numId w:val="20"/>
        </w:numPr>
        <w:spacing w:before="100" w:beforeAutospacing="1" w:after="100" w:afterAutospacing="1"/>
        <w:rPr>
          <w:color w:val="000000"/>
        </w:rPr>
      </w:pPr>
      <w:r w:rsidRPr="00FF2934">
        <w:rPr>
          <w:color w:val="000000"/>
        </w:rPr>
        <w:t>This finding suggests that</w:t>
      </w:r>
      <w:r w:rsidRPr="00FF2934">
        <w:rPr>
          <w:rStyle w:val="apple-converted-space"/>
          <w:rFonts w:eastAsiaTheme="majorEastAsia"/>
          <w:color w:val="000000"/>
        </w:rPr>
        <w:t> </w:t>
      </w:r>
      <w:r w:rsidRPr="00FF2934">
        <w:rPr>
          <w:rStyle w:val="Strong"/>
          <w:rFonts w:eastAsiaTheme="majorEastAsia"/>
          <w:b w:val="0"/>
          <w:bCs w:val="0"/>
          <w:color w:val="000000"/>
        </w:rPr>
        <w:t xml:space="preserve">abnormalities in reward processing circuits may contribute to compulsive </w:t>
      </w:r>
      <w:proofErr w:type="spellStart"/>
      <w:r w:rsidRPr="00FF2934">
        <w:rPr>
          <w:rStyle w:val="Strong"/>
          <w:rFonts w:eastAsiaTheme="majorEastAsia"/>
          <w:b w:val="0"/>
          <w:bCs w:val="0"/>
          <w:color w:val="000000"/>
        </w:rPr>
        <w:t>behaviors</w:t>
      </w:r>
      <w:r w:rsidRPr="00FF2934">
        <w:rPr>
          <w:color w:val="000000"/>
        </w:rPr>
        <w:t>early</w:t>
      </w:r>
      <w:proofErr w:type="spellEnd"/>
      <w:r w:rsidRPr="00FF2934">
        <w:rPr>
          <w:color w:val="000000"/>
        </w:rPr>
        <w:t xml:space="preserve"> in life.</w:t>
      </w:r>
    </w:p>
    <w:p w14:paraId="48A7D951" w14:textId="77777777" w:rsidR="00FF2934" w:rsidRPr="00FF2934" w:rsidRDefault="00FF2934" w:rsidP="00FF2934">
      <w:pPr>
        <w:numPr>
          <w:ilvl w:val="0"/>
          <w:numId w:val="20"/>
        </w:numPr>
        <w:spacing w:before="100" w:beforeAutospacing="1" w:after="100" w:afterAutospacing="1"/>
        <w:rPr>
          <w:color w:val="000000"/>
        </w:rPr>
      </w:pPr>
      <w:r w:rsidRPr="00FF2934">
        <w:rPr>
          <w:color w:val="000000"/>
        </w:rPr>
        <w:t>Some previous research has suggested that OCD involves</w:t>
      </w:r>
      <w:r w:rsidRPr="00FF2934">
        <w:rPr>
          <w:rStyle w:val="apple-converted-space"/>
          <w:rFonts w:eastAsiaTheme="majorEastAsia"/>
          <w:color w:val="000000"/>
        </w:rPr>
        <w:t> </w:t>
      </w:r>
      <w:r w:rsidRPr="00FF2934">
        <w:rPr>
          <w:rStyle w:val="Strong"/>
          <w:rFonts w:eastAsiaTheme="majorEastAsia"/>
          <w:b w:val="0"/>
          <w:bCs w:val="0"/>
          <w:color w:val="000000"/>
        </w:rPr>
        <w:t>dysfunctional reward anticipation</w:t>
      </w:r>
      <w:r w:rsidRPr="00FF2934">
        <w:rPr>
          <w:color w:val="000000"/>
        </w:rPr>
        <w:t>, which may explain why individuals engage in compulsive rituals to</w:t>
      </w:r>
      <w:r w:rsidRPr="00FF2934">
        <w:rPr>
          <w:rStyle w:val="apple-converted-space"/>
          <w:rFonts w:eastAsiaTheme="majorEastAsia"/>
          <w:color w:val="000000"/>
        </w:rPr>
        <w:t> </w:t>
      </w:r>
      <w:r w:rsidRPr="00FF2934">
        <w:rPr>
          <w:rStyle w:val="Strong"/>
          <w:rFonts w:eastAsiaTheme="majorEastAsia"/>
          <w:b w:val="0"/>
          <w:bCs w:val="0"/>
          <w:color w:val="000000"/>
        </w:rPr>
        <w:t>relieve distress even when it’s not actually rewarding</w:t>
      </w:r>
      <w:r w:rsidRPr="00FF2934">
        <w:rPr>
          <w:color w:val="000000"/>
        </w:rPr>
        <w:t>.</w:t>
      </w:r>
    </w:p>
    <w:p w14:paraId="144023D9"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2. Pallidum Inversions in Youth with OCD</w:t>
      </w:r>
    </w:p>
    <w:p w14:paraId="7BAC0303" w14:textId="77777777" w:rsidR="00FF2934" w:rsidRPr="00FF2934" w:rsidRDefault="00FF2934" w:rsidP="00FF2934">
      <w:pPr>
        <w:numPr>
          <w:ilvl w:val="0"/>
          <w:numId w:val="21"/>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pallidum</w:t>
      </w:r>
      <w:r w:rsidRPr="00FF2934">
        <w:rPr>
          <w:color w:val="000000"/>
        </w:rPr>
        <w:t>, a part of the basal ganglia involved in</w:t>
      </w:r>
      <w:r w:rsidRPr="00FF2934">
        <w:rPr>
          <w:rStyle w:val="apple-converted-space"/>
          <w:rFonts w:eastAsiaTheme="majorEastAsia"/>
          <w:color w:val="000000"/>
        </w:rPr>
        <w:t> </w:t>
      </w:r>
      <w:r w:rsidRPr="00FF2934">
        <w:rPr>
          <w:rStyle w:val="Strong"/>
          <w:rFonts w:eastAsiaTheme="majorEastAsia"/>
          <w:b w:val="0"/>
          <w:bCs w:val="0"/>
          <w:color w:val="000000"/>
        </w:rPr>
        <w:t>movement and habit formation</w:t>
      </w:r>
      <w:r w:rsidRPr="00FF2934">
        <w:rPr>
          <w:color w:val="000000"/>
        </w:rPr>
        <w:t>, showed</w:t>
      </w:r>
      <w:r w:rsidRPr="00FF2934">
        <w:rPr>
          <w:rStyle w:val="apple-converted-space"/>
          <w:rFonts w:eastAsiaTheme="majorEastAsia"/>
          <w:color w:val="000000"/>
        </w:rPr>
        <w:t> </w:t>
      </w:r>
      <w:r w:rsidRPr="00FF2934">
        <w:rPr>
          <w:rStyle w:val="Strong"/>
          <w:rFonts w:eastAsiaTheme="majorEastAsia"/>
          <w:b w:val="0"/>
          <w:bCs w:val="0"/>
          <w:color w:val="000000"/>
        </w:rPr>
        <w:t>inward surface deformations</w:t>
      </w:r>
      <w:r w:rsidRPr="00FF2934">
        <w:rPr>
          <w:rStyle w:val="apple-converted-space"/>
          <w:rFonts w:eastAsiaTheme="majorEastAsia"/>
          <w:color w:val="000000"/>
        </w:rPr>
        <w:t> </w:t>
      </w:r>
      <w:r w:rsidRPr="00FF2934">
        <w:rPr>
          <w:color w:val="000000"/>
        </w:rPr>
        <w:t>(inversions) in youth with OCD.</w:t>
      </w:r>
    </w:p>
    <w:p w14:paraId="10FC795D" w14:textId="77777777" w:rsidR="00FF2934" w:rsidRPr="00FF2934" w:rsidRDefault="00FF2934" w:rsidP="00FF2934">
      <w:pPr>
        <w:numPr>
          <w:ilvl w:val="0"/>
          <w:numId w:val="21"/>
        </w:numPr>
        <w:spacing w:before="100" w:beforeAutospacing="1" w:after="100" w:afterAutospacing="1"/>
        <w:rPr>
          <w:color w:val="000000"/>
        </w:rPr>
      </w:pPr>
      <w:r w:rsidRPr="00FF2934">
        <w:rPr>
          <w:color w:val="000000"/>
        </w:rPr>
        <w:t>These inversions were observed in the</w:t>
      </w:r>
      <w:r w:rsidRPr="00FF2934">
        <w:rPr>
          <w:rStyle w:val="apple-converted-space"/>
          <w:rFonts w:eastAsiaTheme="majorEastAsia"/>
          <w:color w:val="000000"/>
        </w:rPr>
        <w:t> </w:t>
      </w:r>
      <w:r w:rsidRPr="00FF2934">
        <w:rPr>
          <w:rStyle w:val="Strong"/>
          <w:rFonts w:eastAsiaTheme="majorEastAsia"/>
          <w:b w:val="0"/>
          <w:bCs w:val="0"/>
          <w:color w:val="000000"/>
        </w:rPr>
        <w:t>dorsal, anterior, and posterior parts</w:t>
      </w:r>
      <w:r w:rsidRPr="00FF2934">
        <w:rPr>
          <w:rStyle w:val="apple-converted-space"/>
          <w:rFonts w:eastAsiaTheme="majorEastAsia"/>
          <w:color w:val="000000"/>
        </w:rPr>
        <w:t> </w:t>
      </w:r>
      <w:r w:rsidRPr="00FF2934">
        <w:rPr>
          <w:color w:val="000000"/>
        </w:rPr>
        <w:t>of the right pallidum.</w:t>
      </w:r>
    </w:p>
    <w:p w14:paraId="40C88E39" w14:textId="77777777" w:rsidR="00FF2934" w:rsidRPr="00FF2934" w:rsidRDefault="00FF2934" w:rsidP="00FF2934">
      <w:pPr>
        <w:numPr>
          <w:ilvl w:val="0"/>
          <w:numId w:val="21"/>
        </w:numPr>
        <w:spacing w:before="100" w:beforeAutospacing="1" w:after="100" w:afterAutospacing="1"/>
        <w:rPr>
          <w:color w:val="000000"/>
        </w:rPr>
      </w:pPr>
      <w:r w:rsidRPr="00FF2934">
        <w:rPr>
          <w:color w:val="000000"/>
        </w:rPr>
        <w:t>This structural difference</w:t>
      </w:r>
      <w:r w:rsidRPr="00FF2934">
        <w:rPr>
          <w:rStyle w:val="apple-converted-space"/>
          <w:rFonts w:eastAsiaTheme="majorEastAsia"/>
          <w:color w:val="000000"/>
        </w:rPr>
        <w:t> </w:t>
      </w:r>
      <w:r w:rsidRPr="00FF2934">
        <w:rPr>
          <w:rStyle w:val="Strong"/>
          <w:rFonts w:eastAsiaTheme="majorEastAsia"/>
          <w:b w:val="0"/>
          <w:bCs w:val="0"/>
          <w:color w:val="000000"/>
        </w:rPr>
        <w:t>overlapped with findings from the whole sample but was particularly evident in younger patients</w:t>
      </w:r>
      <w:r w:rsidRPr="00FF2934">
        <w:rPr>
          <w:color w:val="000000"/>
        </w:rPr>
        <w:t>.</w:t>
      </w:r>
    </w:p>
    <w:p w14:paraId="6904E557" w14:textId="77777777" w:rsidR="00FF2934" w:rsidRPr="00FF2934" w:rsidRDefault="00FF2934" w:rsidP="00FF2934">
      <w:pPr>
        <w:pStyle w:val="Heading4"/>
        <w:rPr>
          <w:color w:val="000000"/>
        </w:rPr>
      </w:pPr>
      <w:r w:rsidRPr="00FF2934">
        <w:rPr>
          <w:rStyle w:val="Strong"/>
          <w:b w:val="0"/>
          <w:bCs w:val="0"/>
          <w:color w:val="000000"/>
        </w:rPr>
        <w:t>Why is this important?</w:t>
      </w:r>
    </w:p>
    <w:p w14:paraId="7BDF2321" w14:textId="77777777" w:rsidR="00FF2934" w:rsidRPr="00FF2934" w:rsidRDefault="00FF2934" w:rsidP="00FF2934">
      <w:pPr>
        <w:numPr>
          <w:ilvl w:val="0"/>
          <w:numId w:val="22"/>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pallidum is part of the Cortico-</w:t>
      </w:r>
      <w:proofErr w:type="spellStart"/>
      <w:r w:rsidRPr="00FF2934">
        <w:rPr>
          <w:rStyle w:val="Strong"/>
          <w:rFonts w:eastAsiaTheme="majorEastAsia"/>
          <w:b w:val="0"/>
          <w:bCs w:val="0"/>
          <w:color w:val="000000"/>
        </w:rPr>
        <w:t>Striato</w:t>
      </w:r>
      <w:proofErr w:type="spellEnd"/>
      <w:r w:rsidRPr="00FF2934">
        <w:rPr>
          <w:rStyle w:val="Strong"/>
          <w:rFonts w:eastAsiaTheme="majorEastAsia"/>
          <w:b w:val="0"/>
          <w:bCs w:val="0"/>
          <w:color w:val="000000"/>
        </w:rPr>
        <w:t>-</w:t>
      </w:r>
      <w:proofErr w:type="spellStart"/>
      <w:r w:rsidRPr="00FF2934">
        <w:rPr>
          <w:rStyle w:val="Strong"/>
          <w:rFonts w:eastAsiaTheme="majorEastAsia"/>
          <w:b w:val="0"/>
          <w:bCs w:val="0"/>
          <w:color w:val="000000"/>
        </w:rPr>
        <w:t>Thalamo</w:t>
      </w:r>
      <w:proofErr w:type="spellEnd"/>
      <w:r w:rsidRPr="00FF2934">
        <w:rPr>
          <w:rStyle w:val="Strong"/>
          <w:rFonts w:eastAsiaTheme="majorEastAsia"/>
          <w:b w:val="0"/>
          <w:bCs w:val="0"/>
          <w:color w:val="000000"/>
        </w:rPr>
        <w:t>-Cortical (CSTC) circuit</w:t>
      </w:r>
      <w:r w:rsidRPr="00FF2934">
        <w:rPr>
          <w:color w:val="000000"/>
        </w:rPr>
        <w:t>, which is</w:t>
      </w:r>
      <w:r w:rsidRPr="00FF2934">
        <w:rPr>
          <w:rStyle w:val="apple-converted-space"/>
          <w:rFonts w:eastAsiaTheme="majorEastAsia"/>
          <w:color w:val="000000"/>
        </w:rPr>
        <w:t> </w:t>
      </w:r>
      <w:r w:rsidRPr="00FF2934">
        <w:rPr>
          <w:rStyle w:val="Strong"/>
          <w:rFonts w:eastAsiaTheme="majorEastAsia"/>
          <w:b w:val="0"/>
          <w:bCs w:val="0"/>
          <w:color w:val="000000"/>
        </w:rPr>
        <w:t>overactive in OCD</w:t>
      </w:r>
      <w:r w:rsidRPr="00FF2934">
        <w:rPr>
          <w:color w:val="000000"/>
        </w:rPr>
        <w:t>.</w:t>
      </w:r>
    </w:p>
    <w:p w14:paraId="3A5391BD" w14:textId="77777777" w:rsidR="00FF2934" w:rsidRPr="00FF2934" w:rsidRDefault="00FF2934" w:rsidP="00FF2934">
      <w:pPr>
        <w:numPr>
          <w:ilvl w:val="0"/>
          <w:numId w:val="22"/>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shape deformations suggest that this circuit is structurally altered early in life</w:t>
      </w:r>
      <w:r w:rsidRPr="00FF2934">
        <w:rPr>
          <w:color w:val="000000"/>
        </w:rPr>
        <w:t>, which may contribute to the</w:t>
      </w:r>
      <w:r w:rsidRPr="00FF2934">
        <w:rPr>
          <w:rStyle w:val="apple-converted-space"/>
          <w:rFonts w:eastAsiaTheme="majorEastAsia"/>
          <w:color w:val="000000"/>
        </w:rPr>
        <w:t> </w:t>
      </w:r>
      <w:r w:rsidRPr="00FF2934">
        <w:rPr>
          <w:rStyle w:val="Strong"/>
          <w:rFonts w:eastAsiaTheme="majorEastAsia"/>
          <w:b w:val="0"/>
          <w:bCs w:val="0"/>
          <w:color w:val="000000"/>
        </w:rPr>
        <w:t>persistence of compulsive behaviors</w:t>
      </w:r>
      <w:r w:rsidRPr="00FF2934">
        <w:rPr>
          <w:color w:val="000000"/>
        </w:rPr>
        <w:t>.</w:t>
      </w:r>
    </w:p>
    <w:p w14:paraId="330AD6F4" w14:textId="77777777" w:rsidR="00FF2934" w:rsidRPr="00FF2934" w:rsidRDefault="00FF2934" w:rsidP="00FF2934">
      <w:pPr>
        <w:numPr>
          <w:ilvl w:val="0"/>
          <w:numId w:val="22"/>
        </w:numPr>
        <w:spacing w:before="100" w:beforeAutospacing="1" w:after="100" w:afterAutospacing="1"/>
        <w:rPr>
          <w:color w:val="000000"/>
        </w:rPr>
      </w:pPr>
      <w:r w:rsidRPr="00FF2934">
        <w:rPr>
          <w:color w:val="000000"/>
        </w:rPr>
        <w:t>Since the pallidum is involved in</w:t>
      </w:r>
      <w:r w:rsidRPr="00FF2934">
        <w:rPr>
          <w:rStyle w:val="apple-converted-space"/>
          <w:rFonts w:eastAsiaTheme="majorEastAsia"/>
          <w:color w:val="000000"/>
        </w:rPr>
        <w:t> </w:t>
      </w:r>
      <w:r w:rsidRPr="00FF2934">
        <w:rPr>
          <w:rStyle w:val="Strong"/>
          <w:rFonts w:eastAsiaTheme="majorEastAsia"/>
          <w:b w:val="0"/>
          <w:bCs w:val="0"/>
          <w:color w:val="000000"/>
        </w:rPr>
        <w:t>motor control and habit learning</w:t>
      </w:r>
      <w:r w:rsidRPr="00FF2934">
        <w:rPr>
          <w:color w:val="000000"/>
        </w:rPr>
        <w:t>, these differences may help explain</w:t>
      </w:r>
      <w:r w:rsidRPr="00FF2934">
        <w:rPr>
          <w:rStyle w:val="apple-converted-space"/>
          <w:rFonts w:eastAsiaTheme="majorEastAsia"/>
          <w:color w:val="000000"/>
        </w:rPr>
        <w:t> </w:t>
      </w:r>
      <w:r w:rsidRPr="00FF2934">
        <w:rPr>
          <w:rStyle w:val="Strong"/>
          <w:rFonts w:eastAsiaTheme="majorEastAsia"/>
          <w:b w:val="0"/>
          <w:bCs w:val="0"/>
          <w:color w:val="000000"/>
        </w:rPr>
        <w:t>why compulsions in OCD become so automatic and difficult to resist</w:t>
      </w:r>
      <w:r w:rsidRPr="00FF2934">
        <w:rPr>
          <w:color w:val="000000"/>
        </w:rPr>
        <w:t>.</w:t>
      </w:r>
    </w:p>
    <w:p w14:paraId="557D6275"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3. Additional Differences in the Caudate (Only in Youth)</w:t>
      </w:r>
    </w:p>
    <w:p w14:paraId="463709D4" w14:textId="77777777" w:rsidR="00FF2934" w:rsidRPr="00FF2934" w:rsidRDefault="00FF2934" w:rsidP="00FF2934">
      <w:pPr>
        <w:numPr>
          <w:ilvl w:val="0"/>
          <w:numId w:val="23"/>
        </w:numPr>
        <w:spacing w:before="100" w:beforeAutospacing="1" w:after="100" w:afterAutospacing="1"/>
        <w:rPr>
          <w:color w:val="000000"/>
        </w:rPr>
      </w:pPr>
      <w:r w:rsidRPr="00FF2934">
        <w:rPr>
          <w:color w:val="000000"/>
        </w:rPr>
        <w:t>The study also found</w:t>
      </w:r>
      <w:r w:rsidRPr="00FF2934">
        <w:rPr>
          <w:rStyle w:val="apple-converted-space"/>
          <w:rFonts w:eastAsiaTheme="majorEastAsia"/>
          <w:color w:val="000000"/>
        </w:rPr>
        <w:t> </w:t>
      </w:r>
      <w:r w:rsidRPr="00FF2934">
        <w:rPr>
          <w:rStyle w:val="Strong"/>
          <w:rFonts w:eastAsiaTheme="majorEastAsia"/>
          <w:b w:val="0"/>
          <w:bCs w:val="0"/>
          <w:color w:val="000000"/>
        </w:rPr>
        <w:t>outward deformations (expansions) in the caudate nucleus</w:t>
      </w:r>
      <w:r w:rsidRPr="00FF2934">
        <w:rPr>
          <w:rStyle w:val="apple-converted-space"/>
          <w:rFonts w:eastAsiaTheme="majorEastAsia"/>
          <w:color w:val="000000"/>
        </w:rPr>
        <w:t> </w:t>
      </w:r>
      <w:r w:rsidRPr="00FF2934">
        <w:rPr>
          <w:color w:val="000000"/>
        </w:rPr>
        <w:t>in youth with OCD.</w:t>
      </w:r>
    </w:p>
    <w:p w14:paraId="4880F65D" w14:textId="77777777" w:rsidR="00FF2934" w:rsidRPr="00FF2934" w:rsidRDefault="00FF2934" w:rsidP="00FF2934">
      <w:pPr>
        <w:numPr>
          <w:ilvl w:val="0"/>
          <w:numId w:val="23"/>
        </w:numPr>
        <w:spacing w:before="100" w:beforeAutospacing="1" w:after="100" w:afterAutospacing="1"/>
        <w:rPr>
          <w:color w:val="000000"/>
        </w:rPr>
      </w:pPr>
      <w:r w:rsidRPr="00FF2934">
        <w:rPr>
          <w:color w:val="000000"/>
        </w:rPr>
        <w:t>This was found in the</w:t>
      </w:r>
      <w:r w:rsidRPr="00FF2934">
        <w:rPr>
          <w:rStyle w:val="apple-converted-space"/>
          <w:rFonts w:eastAsiaTheme="majorEastAsia"/>
          <w:color w:val="000000"/>
        </w:rPr>
        <w:t> </w:t>
      </w:r>
      <w:r w:rsidRPr="00FF2934">
        <w:rPr>
          <w:rStyle w:val="Strong"/>
          <w:rFonts w:eastAsiaTheme="majorEastAsia"/>
          <w:b w:val="0"/>
          <w:bCs w:val="0"/>
          <w:color w:val="000000"/>
        </w:rPr>
        <w:t>ventral and anterior regions</w:t>
      </w:r>
      <w:r w:rsidRPr="00FF2934">
        <w:rPr>
          <w:rStyle w:val="apple-converted-space"/>
          <w:rFonts w:eastAsiaTheme="majorEastAsia"/>
          <w:color w:val="000000"/>
        </w:rPr>
        <w:t> </w:t>
      </w:r>
      <w:r w:rsidRPr="00FF2934">
        <w:rPr>
          <w:color w:val="000000"/>
        </w:rPr>
        <w:t>of the caudate.</w:t>
      </w:r>
    </w:p>
    <w:p w14:paraId="16781A4A" w14:textId="77777777" w:rsidR="00FF2934" w:rsidRPr="00FF2934" w:rsidRDefault="00FF2934" w:rsidP="00FF2934">
      <w:pPr>
        <w:numPr>
          <w:ilvl w:val="0"/>
          <w:numId w:val="23"/>
        </w:numPr>
        <w:spacing w:before="100" w:beforeAutospacing="1" w:after="100" w:afterAutospacing="1"/>
        <w:rPr>
          <w:color w:val="000000"/>
        </w:rPr>
      </w:pPr>
      <w:r w:rsidRPr="00FF2934">
        <w:rPr>
          <w:rStyle w:val="Strong"/>
          <w:rFonts w:eastAsiaTheme="majorEastAsia"/>
          <w:b w:val="0"/>
          <w:bCs w:val="0"/>
          <w:color w:val="000000"/>
        </w:rPr>
        <w:t>However, this finding was not present in the full sample of both adults and children</w:t>
      </w:r>
      <w:r w:rsidRPr="00FF2934">
        <w:rPr>
          <w:color w:val="000000"/>
        </w:rPr>
        <w:t>, meaning it may be</w:t>
      </w:r>
      <w:r w:rsidRPr="00FF2934">
        <w:rPr>
          <w:rStyle w:val="apple-converted-space"/>
          <w:rFonts w:eastAsiaTheme="majorEastAsia"/>
          <w:color w:val="000000"/>
        </w:rPr>
        <w:t> </w:t>
      </w:r>
      <w:r w:rsidRPr="00FF2934">
        <w:rPr>
          <w:rStyle w:val="Strong"/>
          <w:rFonts w:eastAsiaTheme="majorEastAsia"/>
          <w:b w:val="0"/>
          <w:bCs w:val="0"/>
          <w:color w:val="000000"/>
        </w:rPr>
        <w:t>specific to younger individuals</w:t>
      </w:r>
      <w:r w:rsidRPr="00FF2934">
        <w:rPr>
          <w:color w:val="000000"/>
        </w:rPr>
        <w:t>.</w:t>
      </w:r>
    </w:p>
    <w:p w14:paraId="18954DD2" w14:textId="77777777" w:rsidR="00FF2934" w:rsidRPr="00FF2934" w:rsidRDefault="00FF2934" w:rsidP="00FF2934">
      <w:pPr>
        <w:pStyle w:val="Heading4"/>
        <w:rPr>
          <w:color w:val="000000"/>
        </w:rPr>
      </w:pPr>
      <w:r w:rsidRPr="00FF2934">
        <w:rPr>
          <w:rStyle w:val="Strong"/>
          <w:b w:val="0"/>
          <w:bCs w:val="0"/>
          <w:color w:val="000000"/>
        </w:rPr>
        <w:lastRenderedPageBreak/>
        <w:t>Why is this important?</w:t>
      </w:r>
    </w:p>
    <w:p w14:paraId="32D728F6" w14:textId="77777777" w:rsidR="00FF2934" w:rsidRPr="00FF2934" w:rsidRDefault="00FF2934" w:rsidP="00FF2934">
      <w:pPr>
        <w:numPr>
          <w:ilvl w:val="0"/>
          <w:numId w:val="24"/>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caudate nucleus</w:t>
      </w:r>
      <w:r w:rsidRPr="00FF2934">
        <w:rPr>
          <w:rStyle w:val="apple-converted-space"/>
          <w:rFonts w:eastAsiaTheme="majorEastAsia"/>
          <w:color w:val="000000"/>
        </w:rPr>
        <w:t> </w:t>
      </w:r>
      <w:r w:rsidRPr="00FF2934">
        <w:rPr>
          <w:color w:val="000000"/>
        </w:rPr>
        <w:t>is a critical part of the</w:t>
      </w:r>
      <w:r w:rsidRPr="00FF2934">
        <w:rPr>
          <w:rStyle w:val="apple-converted-space"/>
          <w:rFonts w:eastAsiaTheme="majorEastAsia"/>
          <w:color w:val="000000"/>
        </w:rPr>
        <w:t> </w:t>
      </w:r>
      <w:r w:rsidRPr="00FF2934">
        <w:rPr>
          <w:rStyle w:val="Strong"/>
          <w:rFonts w:eastAsiaTheme="majorEastAsia"/>
          <w:b w:val="0"/>
          <w:bCs w:val="0"/>
          <w:color w:val="000000"/>
        </w:rPr>
        <w:t>CSTC circuit</w:t>
      </w:r>
      <w:r w:rsidRPr="00FF2934">
        <w:rPr>
          <w:color w:val="000000"/>
        </w:rPr>
        <w:t>, involved in</w:t>
      </w:r>
      <w:r w:rsidRPr="00FF2934">
        <w:rPr>
          <w:rStyle w:val="apple-converted-space"/>
          <w:rFonts w:eastAsiaTheme="majorEastAsia"/>
          <w:color w:val="000000"/>
        </w:rPr>
        <w:t> </w:t>
      </w:r>
      <w:r w:rsidRPr="00FF2934">
        <w:rPr>
          <w:rStyle w:val="Strong"/>
          <w:rFonts w:eastAsiaTheme="majorEastAsia"/>
          <w:b w:val="0"/>
          <w:bCs w:val="0"/>
          <w:color w:val="000000"/>
        </w:rPr>
        <w:t>habit formation, action selection, and cognitive flexibility</w:t>
      </w:r>
      <w:r w:rsidRPr="00FF2934">
        <w:rPr>
          <w:color w:val="000000"/>
        </w:rPr>
        <w:t>.</w:t>
      </w:r>
    </w:p>
    <w:p w14:paraId="034B3DA3" w14:textId="77777777" w:rsidR="00FF2934" w:rsidRPr="00FF2934" w:rsidRDefault="00FF2934" w:rsidP="00FF2934">
      <w:pPr>
        <w:numPr>
          <w:ilvl w:val="0"/>
          <w:numId w:val="24"/>
        </w:numPr>
        <w:spacing w:before="100" w:beforeAutospacing="1" w:after="100" w:afterAutospacing="1"/>
        <w:rPr>
          <w:color w:val="000000"/>
        </w:rPr>
      </w:pPr>
      <w:r w:rsidRPr="00FF2934">
        <w:rPr>
          <w:color w:val="000000"/>
        </w:rPr>
        <w:t>Previous studies have found</w:t>
      </w:r>
      <w:r w:rsidRPr="00FF2934">
        <w:rPr>
          <w:rStyle w:val="apple-converted-space"/>
          <w:rFonts w:eastAsiaTheme="majorEastAsia"/>
          <w:color w:val="000000"/>
        </w:rPr>
        <w:t> </w:t>
      </w:r>
      <w:r w:rsidRPr="00FF2934">
        <w:rPr>
          <w:rStyle w:val="Strong"/>
          <w:rFonts w:eastAsiaTheme="majorEastAsia"/>
          <w:b w:val="0"/>
          <w:bCs w:val="0"/>
          <w:color w:val="000000"/>
        </w:rPr>
        <w:t>conflicting results about caudate volume in OCD</w:t>
      </w:r>
      <w:r w:rsidRPr="00FF2934">
        <w:rPr>
          <w:color w:val="000000"/>
        </w:rPr>
        <w:t>, with some suggesting</w:t>
      </w:r>
      <w:r w:rsidRPr="00FF2934">
        <w:rPr>
          <w:rStyle w:val="apple-converted-space"/>
          <w:rFonts w:eastAsiaTheme="majorEastAsia"/>
          <w:color w:val="000000"/>
        </w:rPr>
        <w:t> </w:t>
      </w:r>
      <w:r w:rsidRPr="00FF2934">
        <w:rPr>
          <w:rStyle w:val="Strong"/>
          <w:rFonts w:eastAsiaTheme="majorEastAsia"/>
          <w:b w:val="0"/>
          <w:bCs w:val="0"/>
          <w:color w:val="000000"/>
        </w:rPr>
        <w:t>larger caudate volumes in youth but smaller ones in adults</w:t>
      </w:r>
      <w:r w:rsidRPr="00FF2934">
        <w:rPr>
          <w:color w:val="000000"/>
        </w:rPr>
        <w:t>.</w:t>
      </w:r>
    </w:p>
    <w:p w14:paraId="788848A3" w14:textId="77777777" w:rsidR="00FF2934" w:rsidRPr="00FF2934" w:rsidRDefault="00FF2934" w:rsidP="00FF2934">
      <w:pPr>
        <w:numPr>
          <w:ilvl w:val="0"/>
          <w:numId w:val="24"/>
        </w:numPr>
        <w:spacing w:before="100" w:beforeAutospacing="1" w:after="100" w:afterAutospacing="1"/>
        <w:rPr>
          <w:color w:val="000000"/>
        </w:rPr>
      </w:pPr>
      <w:r w:rsidRPr="00FF2934">
        <w:rPr>
          <w:color w:val="000000"/>
        </w:rPr>
        <w:t>This suggests that</w:t>
      </w:r>
      <w:r w:rsidRPr="00FF2934">
        <w:rPr>
          <w:rStyle w:val="apple-converted-space"/>
          <w:rFonts w:eastAsiaTheme="majorEastAsia"/>
          <w:color w:val="000000"/>
        </w:rPr>
        <w:t> </w:t>
      </w:r>
      <w:r w:rsidRPr="00FF2934">
        <w:rPr>
          <w:rStyle w:val="Strong"/>
          <w:rFonts w:eastAsiaTheme="majorEastAsia"/>
          <w:b w:val="0"/>
          <w:bCs w:val="0"/>
          <w:color w:val="000000"/>
        </w:rPr>
        <w:t>caudate abnormalities might change over time</w:t>
      </w:r>
      <w:r w:rsidRPr="00FF2934">
        <w:rPr>
          <w:color w:val="000000"/>
        </w:rPr>
        <w:t>, possibly due to</w:t>
      </w:r>
      <w:r w:rsidRPr="00FF2934">
        <w:rPr>
          <w:rStyle w:val="apple-converted-space"/>
          <w:rFonts w:eastAsiaTheme="majorEastAsia"/>
          <w:color w:val="000000"/>
        </w:rPr>
        <w:t> </w:t>
      </w:r>
      <w:r w:rsidRPr="00FF2934">
        <w:rPr>
          <w:rStyle w:val="Strong"/>
          <w:rFonts w:eastAsiaTheme="majorEastAsia"/>
          <w:b w:val="0"/>
          <w:bCs w:val="0"/>
          <w:color w:val="000000"/>
        </w:rPr>
        <w:t>brain plasticity, medication, or environmental factors</w:t>
      </w:r>
      <w:r w:rsidRPr="00FF2934">
        <w:rPr>
          <w:color w:val="000000"/>
        </w:rPr>
        <w:t>.</w:t>
      </w:r>
    </w:p>
    <w:p w14:paraId="777468A1"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4. Age-Related Differences in Subcortical Shape</w:t>
      </w:r>
    </w:p>
    <w:p w14:paraId="47DEE52B" w14:textId="77777777" w:rsidR="00FF2934" w:rsidRPr="00FF2934" w:rsidRDefault="00FF2934" w:rsidP="00FF2934">
      <w:pPr>
        <w:numPr>
          <w:ilvl w:val="0"/>
          <w:numId w:val="25"/>
        </w:numPr>
        <w:spacing w:before="100" w:beforeAutospacing="1" w:after="100" w:afterAutospacing="1"/>
        <w:rPr>
          <w:color w:val="000000"/>
        </w:rPr>
      </w:pPr>
      <w:r w:rsidRPr="00FF2934">
        <w:rPr>
          <w:color w:val="000000"/>
        </w:rPr>
        <w:t>The study</w:t>
      </w:r>
      <w:r w:rsidRPr="00FF2934">
        <w:rPr>
          <w:rStyle w:val="apple-converted-space"/>
          <w:rFonts w:eastAsiaTheme="majorEastAsia"/>
          <w:color w:val="000000"/>
        </w:rPr>
        <w:t> </w:t>
      </w:r>
      <w:r w:rsidRPr="00FF2934">
        <w:rPr>
          <w:rStyle w:val="Strong"/>
          <w:rFonts w:eastAsiaTheme="majorEastAsia"/>
          <w:b w:val="0"/>
          <w:bCs w:val="0"/>
          <w:color w:val="000000"/>
        </w:rPr>
        <w:t>analyzed how structural differences change with age</w:t>
      </w:r>
      <w:r w:rsidRPr="00FF2934">
        <w:rPr>
          <w:rStyle w:val="apple-converted-space"/>
          <w:rFonts w:eastAsiaTheme="majorEastAsia"/>
          <w:color w:val="000000"/>
        </w:rPr>
        <w:t> </w:t>
      </w:r>
      <w:r w:rsidRPr="00FF2934">
        <w:rPr>
          <w:color w:val="000000"/>
        </w:rPr>
        <w:t>and found:</w:t>
      </w:r>
    </w:p>
    <w:p w14:paraId="4D0A860D" w14:textId="77777777" w:rsidR="00FF2934" w:rsidRPr="00FF2934" w:rsidRDefault="00FF2934" w:rsidP="00FF2934">
      <w:pPr>
        <w:numPr>
          <w:ilvl w:val="1"/>
          <w:numId w:val="25"/>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proofErr w:type="spellStart"/>
      <w:r w:rsidRPr="00FF2934">
        <w:rPr>
          <w:rStyle w:val="Strong"/>
          <w:rFonts w:eastAsiaTheme="majorEastAsia"/>
          <w:b w:val="0"/>
          <w:bCs w:val="0"/>
          <w:color w:val="000000"/>
        </w:rPr>
        <w:t>NAcc</w:t>
      </w:r>
      <w:proofErr w:type="spellEnd"/>
      <w:r w:rsidRPr="00FF2934">
        <w:rPr>
          <w:rStyle w:val="Strong"/>
          <w:rFonts w:eastAsiaTheme="majorEastAsia"/>
          <w:b w:val="0"/>
          <w:bCs w:val="0"/>
          <w:color w:val="000000"/>
        </w:rPr>
        <w:t xml:space="preserve"> differences were more prominent in younger patients</w:t>
      </w:r>
      <w:r w:rsidRPr="00FF2934">
        <w:rPr>
          <w:rStyle w:val="apple-converted-space"/>
          <w:rFonts w:eastAsiaTheme="majorEastAsia"/>
          <w:color w:val="000000"/>
        </w:rPr>
        <w:t> </w:t>
      </w:r>
      <w:r w:rsidRPr="00FF2934">
        <w:rPr>
          <w:color w:val="000000"/>
        </w:rPr>
        <w:t>and became less distinct with age.</w:t>
      </w:r>
    </w:p>
    <w:p w14:paraId="27C57BFD" w14:textId="77777777" w:rsidR="00FF2934" w:rsidRPr="00FF2934" w:rsidRDefault="00FF2934" w:rsidP="00FF2934">
      <w:pPr>
        <w:numPr>
          <w:ilvl w:val="1"/>
          <w:numId w:val="25"/>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pallidum’s shape changed with age in healthy individuals but remained the same in OCD patients</w:t>
      </w:r>
      <w:r w:rsidRPr="00FF2934">
        <w:rPr>
          <w:color w:val="000000"/>
        </w:rPr>
        <w:t>, suggesting</w:t>
      </w:r>
      <w:r w:rsidRPr="00FF2934">
        <w:rPr>
          <w:rStyle w:val="apple-converted-space"/>
          <w:rFonts w:eastAsiaTheme="majorEastAsia"/>
          <w:color w:val="000000"/>
        </w:rPr>
        <w:t> </w:t>
      </w:r>
      <w:r w:rsidRPr="00FF2934">
        <w:rPr>
          <w:rStyle w:val="Strong"/>
          <w:rFonts w:eastAsiaTheme="majorEastAsia"/>
          <w:b w:val="0"/>
          <w:bCs w:val="0"/>
          <w:color w:val="000000"/>
        </w:rPr>
        <w:t>a disrupted developmental trajectory</w:t>
      </w:r>
      <w:r w:rsidRPr="00FF2934">
        <w:rPr>
          <w:color w:val="000000"/>
        </w:rPr>
        <w:t>.</w:t>
      </w:r>
    </w:p>
    <w:p w14:paraId="5E325587" w14:textId="77777777" w:rsidR="00FF2934" w:rsidRPr="00FF2934" w:rsidRDefault="00FF2934" w:rsidP="00FF2934">
      <w:pPr>
        <w:numPr>
          <w:ilvl w:val="0"/>
          <w:numId w:val="25"/>
        </w:numPr>
        <w:spacing w:before="100" w:beforeAutospacing="1" w:after="100" w:afterAutospacing="1"/>
        <w:rPr>
          <w:color w:val="000000"/>
        </w:rPr>
      </w:pPr>
      <w:r w:rsidRPr="00FF2934">
        <w:rPr>
          <w:color w:val="000000"/>
        </w:rPr>
        <w:t>This indicates that</w:t>
      </w:r>
      <w:r w:rsidRPr="00FF2934">
        <w:rPr>
          <w:rStyle w:val="apple-converted-space"/>
          <w:rFonts w:eastAsiaTheme="majorEastAsia"/>
          <w:color w:val="000000"/>
        </w:rPr>
        <w:t> </w:t>
      </w:r>
      <w:r w:rsidRPr="00FF2934">
        <w:rPr>
          <w:rStyle w:val="Strong"/>
          <w:rFonts w:eastAsiaTheme="majorEastAsia"/>
          <w:b w:val="0"/>
          <w:bCs w:val="0"/>
          <w:color w:val="000000"/>
        </w:rPr>
        <w:t>brain structure abnormalities in OCD are not static but evolve over time</w:t>
      </w:r>
      <w:r w:rsidRPr="00FF2934">
        <w:rPr>
          <w:color w:val="000000"/>
        </w:rPr>
        <w:t>.</w:t>
      </w:r>
    </w:p>
    <w:p w14:paraId="415B2C8F"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Overall Interpretation for Adolescent OCD</w:t>
      </w:r>
    </w:p>
    <w:p w14:paraId="61C9541F" w14:textId="77777777" w:rsidR="00FF2934" w:rsidRPr="00FF2934" w:rsidRDefault="00FF2934" w:rsidP="00FF2934">
      <w:pPr>
        <w:numPr>
          <w:ilvl w:val="0"/>
          <w:numId w:val="26"/>
        </w:numPr>
        <w:spacing w:before="100" w:beforeAutospacing="1" w:after="100" w:afterAutospacing="1"/>
        <w:rPr>
          <w:color w:val="000000"/>
        </w:rPr>
      </w:pPr>
      <w:r w:rsidRPr="00FF2934">
        <w:rPr>
          <w:color w:val="000000"/>
        </w:rPr>
        <w:t>The findings suggest that</w:t>
      </w:r>
      <w:r w:rsidRPr="00FF2934">
        <w:rPr>
          <w:rStyle w:val="apple-converted-space"/>
          <w:rFonts w:eastAsiaTheme="majorEastAsia"/>
          <w:color w:val="000000"/>
        </w:rPr>
        <w:t> </w:t>
      </w:r>
      <w:r w:rsidRPr="00FF2934">
        <w:rPr>
          <w:rStyle w:val="Strong"/>
          <w:rFonts w:eastAsiaTheme="majorEastAsia"/>
          <w:b w:val="0"/>
          <w:bCs w:val="0"/>
          <w:color w:val="000000"/>
        </w:rPr>
        <w:t>adolescents with OCD have significant shape differences in subcortical structures involved in reward processing (</w:t>
      </w:r>
      <w:proofErr w:type="spellStart"/>
      <w:r w:rsidRPr="00FF2934">
        <w:rPr>
          <w:rStyle w:val="Strong"/>
          <w:rFonts w:eastAsiaTheme="majorEastAsia"/>
          <w:b w:val="0"/>
          <w:bCs w:val="0"/>
          <w:color w:val="000000"/>
        </w:rPr>
        <w:t>NAcc</w:t>
      </w:r>
      <w:proofErr w:type="spellEnd"/>
      <w:r w:rsidRPr="00FF2934">
        <w:rPr>
          <w:rStyle w:val="Strong"/>
          <w:rFonts w:eastAsiaTheme="majorEastAsia"/>
          <w:b w:val="0"/>
          <w:bCs w:val="0"/>
          <w:color w:val="000000"/>
        </w:rPr>
        <w:t>), motor control (pallidum), and habit formation (caudate)</w:t>
      </w:r>
      <w:r w:rsidRPr="00FF2934">
        <w:rPr>
          <w:color w:val="000000"/>
        </w:rPr>
        <w:t>.</w:t>
      </w:r>
    </w:p>
    <w:p w14:paraId="03AD11DE" w14:textId="77777777" w:rsidR="00FF2934" w:rsidRPr="00FF2934" w:rsidRDefault="00FF2934" w:rsidP="00FF2934">
      <w:pPr>
        <w:numPr>
          <w:ilvl w:val="0"/>
          <w:numId w:val="26"/>
        </w:numPr>
        <w:spacing w:before="100" w:beforeAutospacing="1" w:after="100" w:afterAutospacing="1"/>
        <w:rPr>
          <w:color w:val="000000"/>
        </w:rPr>
      </w:pPr>
      <w:r w:rsidRPr="00FF2934">
        <w:rPr>
          <w:color w:val="000000"/>
        </w:rPr>
        <w:t>These differences</w:t>
      </w:r>
      <w:r w:rsidRPr="00FF2934">
        <w:rPr>
          <w:rStyle w:val="apple-converted-space"/>
          <w:rFonts w:eastAsiaTheme="majorEastAsia"/>
          <w:color w:val="000000"/>
        </w:rPr>
        <w:t> </w:t>
      </w:r>
      <w:r w:rsidRPr="00FF2934">
        <w:rPr>
          <w:rStyle w:val="Strong"/>
          <w:rFonts w:eastAsiaTheme="majorEastAsia"/>
          <w:b w:val="0"/>
          <w:bCs w:val="0"/>
          <w:color w:val="000000"/>
        </w:rPr>
        <w:t>may contribute to compulsive behaviors by reinforcing habits and making them more difficult to suppress</w:t>
      </w:r>
      <w:r w:rsidRPr="00FF2934">
        <w:rPr>
          <w:color w:val="000000"/>
        </w:rPr>
        <w:t>.</w:t>
      </w:r>
    </w:p>
    <w:p w14:paraId="219314A4" w14:textId="77777777" w:rsidR="00FF2934" w:rsidRPr="00FF2934" w:rsidRDefault="00FF2934" w:rsidP="00FF2934">
      <w:pPr>
        <w:numPr>
          <w:ilvl w:val="0"/>
          <w:numId w:val="26"/>
        </w:numPr>
        <w:spacing w:before="100" w:beforeAutospacing="1" w:after="100" w:afterAutospacing="1"/>
        <w:rPr>
          <w:color w:val="000000"/>
        </w:rPr>
      </w:pPr>
      <w:r w:rsidRPr="00FF2934">
        <w:rPr>
          <w:color w:val="000000"/>
        </w:rPr>
        <w:t>The fact that these differences</w:t>
      </w:r>
      <w:r w:rsidRPr="00FF2934">
        <w:rPr>
          <w:rStyle w:val="apple-converted-space"/>
          <w:rFonts w:eastAsiaTheme="majorEastAsia"/>
          <w:color w:val="000000"/>
        </w:rPr>
        <w:t> </w:t>
      </w:r>
      <w:r w:rsidRPr="00FF2934">
        <w:rPr>
          <w:rStyle w:val="Strong"/>
          <w:rFonts w:eastAsiaTheme="majorEastAsia"/>
          <w:b w:val="0"/>
          <w:bCs w:val="0"/>
          <w:color w:val="000000"/>
        </w:rPr>
        <w:t>change with age</w:t>
      </w:r>
      <w:r w:rsidRPr="00FF2934">
        <w:rPr>
          <w:rStyle w:val="apple-converted-space"/>
          <w:rFonts w:eastAsiaTheme="majorEastAsia"/>
          <w:color w:val="000000"/>
        </w:rPr>
        <w:t> </w:t>
      </w:r>
      <w:r w:rsidRPr="00FF2934">
        <w:rPr>
          <w:color w:val="000000"/>
        </w:rPr>
        <w:t>suggests that</w:t>
      </w:r>
      <w:r w:rsidRPr="00FF2934">
        <w:rPr>
          <w:rStyle w:val="apple-converted-space"/>
          <w:rFonts w:eastAsiaTheme="majorEastAsia"/>
          <w:color w:val="000000"/>
        </w:rPr>
        <w:t> </w:t>
      </w:r>
      <w:r w:rsidRPr="00FF2934">
        <w:rPr>
          <w:rStyle w:val="Strong"/>
          <w:rFonts w:eastAsiaTheme="majorEastAsia"/>
          <w:b w:val="0"/>
          <w:bCs w:val="0"/>
          <w:color w:val="000000"/>
        </w:rPr>
        <w:t>OCD-related brain abnormalities start early and develop over time</w:t>
      </w:r>
      <w:r w:rsidRPr="00FF2934">
        <w:rPr>
          <w:color w:val="000000"/>
        </w:rPr>
        <w:t>, potentially influencing</w:t>
      </w:r>
      <w:r w:rsidRPr="00FF2934">
        <w:rPr>
          <w:rStyle w:val="apple-converted-space"/>
          <w:rFonts w:eastAsiaTheme="majorEastAsia"/>
          <w:color w:val="000000"/>
        </w:rPr>
        <w:t> </w:t>
      </w:r>
      <w:r w:rsidRPr="00FF2934">
        <w:rPr>
          <w:rStyle w:val="Strong"/>
          <w:rFonts w:eastAsiaTheme="majorEastAsia"/>
          <w:b w:val="0"/>
          <w:bCs w:val="0"/>
          <w:color w:val="000000"/>
        </w:rPr>
        <w:t>treatment strategies</w:t>
      </w:r>
      <w:r w:rsidRPr="00FF2934">
        <w:rPr>
          <w:color w:val="000000"/>
        </w:rPr>
        <w:t>.</w:t>
      </w:r>
    </w:p>
    <w:p w14:paraId="4051E1BA" w14:textId="77777777" w:rsidR="00531398" w:rsidRDefault="00531398" w:rsidP="007509D8">
      <w:pPr>
        <w:pStyle w:val="Style2"/>
        <w:spacing w:line="360" w:lineRule="auto"/>
        <w:rPr>
          <w:rFonts w:eastAsiaTheme="minorHAnsi"/>
        </w:rPr>
      </w:pPr>
    </w:p>
    <w:p w14:paraId="0C5BA49B" w14:textId="77777777" w:rsidR="00FF2934" w:rsidRDefault="00FF2934" w:rsidP="00FF2934">
      <w:pPr>
        <w:rPr>
          <w:rFonts w:eastAsiaTheme="minorHAnsi"/>
        </w:rPr>
      </w:pPr>
    </w:p>
    <w:p w14:paraId="044E2F1E" w14:textId="77777777" w:rsidR="00FF2934" w:rsidRPr="00FF2934" w:rsidRDefault="00FF2934" w:rsidP="00FF2934">
      <w:pPr>
        <w:rPr>
          <w:rFonts w:eastAsiaTheme="minorHAnsi"/>
        </w:rPr>
      </w:pPr>
    </w:p>
    <w:p w14:paraId="3E808DA8" w14:textId="3CF92463" w:rsidR="008D1DCE" w:rsidRDefault="00531398" w:rsidP="007509D8">
      <w:pPr>
        <w:pStyle w:val="Style2"/>
        <w:spacing w:line="360" w:lineRule="auto"/>
        <w:rPr>
          <w:rFonts w:eastAsiaTheme="minorHAnsi"/>
        </w:rPr>
      </w:pPr>
      <w:bookmarkStart w:id="8" w:name="_Toc191889192"/>
      <w:r>
        <w:rPr>
          <w:rFonts w:eastAsiaTheme="minorHAnsi"/>
        </w:rPr>
        <w:t>Machine Learning</w:t>
      </w:r>
      <w:bookmarkEnd w:id="8"/>
    </w:p>
    <w:p w14:paraId="3BECA16E" w14:textId="66D7A6C4" w:rsidR="00531398" w:rsidRDefault="00531398" w:rsidP="007509D8">
      <w:pPr>
        <w:spacing w:line="360" w:lineRule="auto"/>
      </w:pPr>
      <w:r w:rsidRPr="00055355">
        <w:t xml:space="preserve">The ability of neuroimaging to identify the neurological underpinnings of OCD has sparked interest in </w:t>
      </w:r>
      <w:r>
        <w:t>using</w:t>
      </w:r>
      <w:r w:rsidRPr="00055355">
        <w:t xml:space="preserve"> MRI indices to distinguish between healthy people and OCD </w:t>
      </w:r>
      <w:r>
        <w:t>patients</w:t>
      </w:r>
      <w:r w:rsidRPr="00531398">
        <w:t xml:space="preserve">. In the most common machine learning paradigm, a computer program learns to associate brain imaging data with specific </w:t>
      </w:r>
      <w:r w:rsidR="00346646">
        <w:t>classifications</w:t>
      </w:r>
      <w:r w:rsidRPr="00531398">
        <w:t xml:space="preserve">, such as diagnostic groups. This approach can help identify key predictive features that differentiate between these categories </w:t>
      </w:r>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00723A5E" w:rsidRPr="00531398">
        <w:t>Effectively</w:t>
      </w:r>
      <w:r w:rsidRPr="00531398">
        <w:t>, machine learning aims to uncover patterns within data without requiring explicit instructions</w:t>
      </w:r>
      <w:r w:rsidR="00723A5E">
        <w:t xml:space="preserve">, </w:t>
      </w:r>
      <w:r w:rsidRPr="00531398">
        <w:t>allowing the data to reveal its own insights with minimal assumptions</w:t>
      </w:r>
      <w:r>
        <w:t xml:space="preserve"> </w:t>
      </w:r>
      <w:r>
        <w:fldChar w:fldCharType="begin"/>
      </w:r>
      <w:r>
        <w:instrText xml:space="preserve"> ADDIN ZOTERO_ITEM CSL_CITATION {"citationID":"7DAZtwiD","properties":{"formattedCitation":"(Nosari et al., 2024)","plainCitation":"(Nosari et al., 2024)","noteIndex":0},"citationItems":[{"id":3173,"uris":["http://zotero.org/users/13126831/items/JNF6Y4V5"],"itemData":{"id":3173,"type":"chapter","abstract":"In recent years, neuroimaging techniques in psychiatry have gained increasing importance as affordable and non-invasive assessment tools of value in both research and clinical contexts. Contemporary neuroimaging approaches can be divided into either structural (i.e., computer tomography – CT, structural magnetic resonance imaging – sMRI) or functional modalities (i.e., functional magnetic resonance imaging – fMRI, positron emission tomography – PET-). The present chapter (divided into two main sections) (a) summarizes the most common neuroimaging methods with an emphasis on their main technical features and fields of application, (b) provides a brief overview of specific imaging-based research findings and their contributions toward the understanding of the pathophysiology of psychiatric disorders, including bipolar disorder, schizophrenia, major depressive disorder, post-traumatic stress disorder, and generalized anxiety disorder. For each of these diseases a summary of the state-of-art knowledge concerning both structural imaging and functional imaging is provided. In the sMRI section, the main loci putatively involved in the pathogenesis of these conditions (in terms of morphological alterations) are pointed out, and current evidence from literature is reported. In the fMRI section, the main research findings derived from functional imaging, aimed to investigate the correlation between activity in certain brain areas and specific mental functions, are summarized.","container-title":"Tasman’s Psychiatry","event-place":"Cham","ISBN":"978-3-030-51366-5","language":"en","note":"DOI: 10.1007/978-3-030-51366-5_115","page":"1285-1316","publisher":"Springer International Publishing","publisher-place":"Cham","source":"Springer Link","title":"Brain Imaging in Psychiatry","URL":"https://doi.org/10.1007/978-3-030-51366-5_115","author":[{"family":"Nosari","given":"Guido"},{"family":"Delvecchio","given":"Giuseppe"},{"family":"Diwadkar","given":"Vaibhav A."},{"family":"Brambilla","given":"Paolo"}],"editor":[{"family":"Tasman","given":"Allan"},{"family":"Riba","given":"Michelle B."},{"family":"Alarcón","given":"Renato D."},{"family":"Alfonso","given":"César A."},{"family":"Kanba","given":"Shigenobu"},{"family":"Lecic-Tosevski","given":"Dusica"},{"family":"Ndetei","given":"David M."},{"family":"Ng","given":"Chee H."},{"family":"Schulze","given":"Thomas G."}],"accessed":{"date-parts":[["2024",12,2]]},"issued":{"date-parts":[["2024"]]}}}],"schema":"https://github.com/citation-style-language/schema/raw/master/csl-citation.json"} </w:instrText>
      </w:r>
      <w:r>
        <w:fldChar w:fldCharType="separate"/>
      </w:r>
      <w:r>
        <w:rPr>
          <w:noProof/>
        </w:rPr>
        <w:t>(Nosari et al., 2024)</w:t>
      </w:r>
      <w:r>
        <w:fldChar w:fldCharType="end"/>
      </w:r>
      <w:r w:rsidRPr="00531398">
        <w:t>.</w:t>
      </w:r>
    </w:p>
    <w:p w14:paraId="63E39B17" w14:textId="7B7F0FE3" w:rsidR="007509D8" w:rsidRDefault="007509D8" w:rsidP="008313E5">
      <w:pPr>
        <w:pStyle w:val="Style2"/>
        <w:spacing w:line="360" w:lineRule="auto"/>
        <w:rPr>
          <w:rFonts w:eastAsiaTheme="minorHAnsi"/>
        </w:rPr>
      </w:pPr>
      <w:bookmarkStart w:id="9" w:name="_Toc191889193"/>
      <w:proofErr w:type="spellStart"/>
      <w:r>
        <w:rPr>
          <w:rFonts w:eastAsiaTheme="minorHAnsi"/>
        </w:rPr>
        <w:lastRenderedPageBreak/>
        <w:t>eXtreme</w:t>
      </w:r>
      <w:proofErr w:type="spellEnd"/>
      <w:r>
        <w:rPr>
          <w:rFonts w:eastAsiaTheme="minorHAnsi"/>
        </w:rPr>
        <w:t xml:space="preserve"> Gradient Boosting</w:t>
      </w:r>
      <w:bookmarkEnd w:id="9"/>
    </w:p>
    <w:p w14:paraId="7FB62DFE" w14:textId="7D4451C3" w:rsidR="008313E5" w:rsidRPr="008511C9" w:rsidRDefault="008313E5" w:rsidP="00346646">
      <w:pPr>
        <w:spacing w:line="360" w:lineRule="auto"/>
      </w:pPr>
      <w:r>
        <w:t xml:space="preserve">Gradient </w:t>
      </w:r>
      <w:r w:rsidR="008511C9">
        <w:t xml:space="preserve">tree </w:t>
      </w:r>
      <w:r>
        <w:t>boosting</w:t>
      </w:r>
      <w:r w:rsidRPr="008313E5">
        <w:t xml:space="preserve"> is a</w:t>
      </w:r>
      <w:r w:rsidR="00346646">
        <w:t>n advanced</w:t>
      </w:r>
      <w:r w:rsidRPr="008313E5">
        <w:t xml:space="preserve"> machine learning algorithm widely used for predictive modeling tasks</w:t>
      </w:r>
      <w:r w:rsidR="00346646">
        <w:t>. The</w:t>
      </w:r>
      <w:r w:rsidRPr="008313E5">
        <w:t xml:space="preserve"> objective is to determine a function (F(x)) that maps input variables (x</w:t>
      </w:r>
      <w:proofErr w:type="gramStart"/>
      <w:r w:rsidRPr="008313E5">
        <w:t>={</w:t>
      </w:r>
      <w:proofErr w:type="gramEnd"/>
      <w:r w:rsidRPr="008313E5">
        <w:t xml:space="preserve">x_1, ..., </w:t>
      </w:r>
      <w:proofErr w:type="spellStart"/>
      <w:r w:rsidRPr="008313E5">
        <w:t>x_n</w:t>
      </w:r>
      <w:proofErr w:type="spellEnd"/>
      <w:r w:rsidRPr="008313E5">
        <w:t xml:space="preserve">}) to an output variable (y). This is done by minimizing </w:t>
      </w:r>
      <w:commentRangeStart w:id="10"/>
      <w:r w:rsidRPr="008313E5">
        <w:t xml:space="preserve">a specified loss function </w:t>
      </w:r>
      <w:commentRangeEnd w:id="10"/>
      <w:r w:rsidR="00ED3E68">
        <w:rPr>
          <w:rStyle w:val="CommentReference"/>
        </w:rPr>
        <w:commentReference w:id="10"/>
      </w:r>
      <w:r w:rsidRPr="008313E5">
        <w:t>(L(</w:t>
      </w:r>
      <w:proofErr w:type="spellStart"/>
      <w:r w:rsidRPr="008313E5">
        <w:t>y,F</w:t>
      </w:r>
      <w:proofErr w:type="spellEnd"/>
      <w:r w:rsidRPr="008313E5">
        <w:t>(x))) to achieve the</w:t>
      </w:r>
      <w:r w:rsidR="00ED3E68">
        <w:t xml:space="preserve"> most accurate</w:t>
      </w:r>
      <w:r w:rsidRPr="008313E5">
        <w:t xml:space="preserve"> approximation of the function mapping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ED3E68">
        <w:t>.</w:t>
      </w:r>
      <w:r w:rsidR="008511C9" w:rsidRPr="00ED3E68">
        <w:t xml:space="preserve"> </w:t>
      </w:r>
      <w:r w:rsidR="00ED3E68" w:rsidRPr="00ED3E68">
        <w:t xml:space="preserve">As an ensemble learning technique, it enhances prediction accuracy by aggregating multiple weak learners. </w:t>
      </w:r>
      <w:proofErr w:type="spellStart"/>
      <w:r w:rsidR="00ED3E68" w:rsidRPr="00ED3E68">
        <w:t>XGBoost</w:t>
      </w:r>
      <w:proofErr w:type="spellEnd"/>
      <w:r w:rsidR="00ED3E68" w:rsidRPr="00ED3E68">
        <w:t>, a highly efficient and scalable implementation of gradient boosting, frames the boosting challenge as an optimization problem</w:t>
      </w:r>
      <w:r w:rsidR="00ED3E68">
        <w:t xml:space="preserve"> </w:t>
      </w:r>
      <w:r w:rsidR="00ED3E68">
        <w:fldChar w:fldCharType="begin"/>
      </w:r>
      <w:r w:rsidR="00ED3E6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00ED3E68">
        <w:fldChar w:fldCharType="separate"/>
      </w:r>
      <w:r w:rsidR="00ED3E68">
        <w:rPr>
          <w:noProof/>
        </w:rPr>
        <w:t>(Ren et al., 2019)</w:t>
      </w:r>
      <w:r w:rsidR="00ED3E68">
        <w:fldChar w:fldCharType="end"/>
      </w:r>
      <w:r w:rsidR="008511C9" w:rsidRPr="00ED3E68">
        <w:t xml:space="preserve">. </w:t>
      </w:r>
      <w:r w:rsidR="00ED3E68" w:rsidRPr="00ED3E68">
        <w:t xml:space="preserve">It </w:t>
      </w:r>
      <w:r w:rsidR="00346646" w:rsidRPr="00ED3E68">
        <w:t>expan</w:t>
      </w:r>
      <w:r w:rsidR="00346646">
        <w:t>ds</w:t>
      </w:r>
      <w:r w:rsidR="00ED3E68" w:rsidRPr="00ED3E68">
        <w:t xml:space="preserve"> the conventional gradient boosting approach with several optimizations, including</w:t>
      </w:r>
      <w:r w:rsidR="008511C9" w:rsidRPr="00ED3E68">
        <w:t xml:space="preserve"> such as regularization (to prevent overfitting), parallel processing (for faster </w:t>
      </w:r>
      <w:r w:rsidR="008511C9" w:rsidRPr="008511C9">
        <w:t>computation), and advanced tree pruning techniques (for better generalization)</w:t>
      </w:r>
      <w:r w:rsidR="008511C9">
        <w:t xml:space="preserve"> </w:t>
      </w:r>
      <w:r w:rsidR="008511C9" w:rsidRPr="008511C9">
        <w:fldChar w:fldCharType="begin"/>
      </w:r>
      <w:r w:rsidR="008511C9" w:rsidRPr="008511C9">
        <w:instrText xml:space="preserve"> ADDIN ZOTERO_ITEM CSL_CITATION {"citationID":"0QM4GN2J","properties":{"formattedCitation":"(T. Chen &amp; Guestrin, 2016)","plainCitation":"(T. Chen &amp; Guestrin, 2016)","noteIndex":0},"citationItems":[{"id":115,"uris":["http://zotero.org/users/13126831/items/TQ2K9Q67"],"itemData":{"id":11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3",12,1]]},"issued":{"date-parts":[["2016",8,13]]}}}],"schema":"https://github.com/citation-style-language/schema/raw/master/csl-citation.json"} </w:instrText>
      </w:r>
      <w:r w:rsidR="008511C9" w:rsidRPr="008511C9">
        <w:fldChar w:fldCharType="separate"/>
      </w:r>
      <w:r w:rsidR="008511C9" w:rsidRPr="008511C9">
        <w:t>(T. Chen &amp; Guestrin, 2016)</w:t>
      </w:r>
      <w:r w:rsidR="008511C9" w:rsidRPr="008511C9">
        <w:fldChar w:fldCharType="end"/>
      </w:r>
      <w:r w:rsidR="008511C9" w:rsidRPr="008511C9">
        <w:t xml:space="preserve">. </w:t>
      </w:r>
      <w:proofErr w:type="spellStart"/>
      <w:r w:rsidRPr="008511C9">
        <w:t>XGBoost</w:t>
      </w:r>
      <w:proofErr w:type="spellEnd"/>
      <w:r w:rsidRPr="008511C9">
        <w:t xml:space="preserve"> </w:t>
      </w:r>
      <w:proofErr w:type="gramStart"/>
      <w:r w:rsidR="008511C9">
        <w:t>is able to</w:t>
      </w:r>
      <w:proofErr w:type="gramEnd"/>
      <w:r w:rsidR="008511C9">
        <w:t xml:space="preserve"> </w:t>
      </w:r>
      <w:r w:rsidRPr="008511C9">
        <w:t xml:space="preserve">model complex interactions within datasets, providing a robust framework for integrating diverse data types, such as </w:t>
      </w:r>
      <w:r w:rsidR="008511C9" w:rsidRPr="008511C9">
        <w:t>combining</w:t>
      </w:r>
      <w:r w:rsidRPr="008511C9">
        <w:t xml:space="preserve"> neuroimaging data with behavioral and demographic variables. </w:t>
      </w:r>
    </w:p>
    <w:p w14:paraId="5CF37603" w14:textId="28D668C8" w:rsidR="009C1375" w:rsidRPr="009C1375" w:rsidRDefault="008D1DCE" w:rsidP="00346646">
      <w:pPr>
        <w:pStyle w:val="Style2"/>
        <w:spacing w:line="360" w:lineRule="auto"/>
      </w:pPr>
      <w:bookmarkStart w:id="11" w:name="_Toc191889194"/>
      <w:r w:rsidRPr="00207F5F">
        <w:t xml:space="preserve">The present </w:t>
      </w:r>
      <w:r w:rsidRPr="00195A4B">
        <w:t>study</w:t>
      </w:r>
      <w:bookmarkEnd w:id="11"/>
      <w:r w:rsidR="00346646">
        <w:t xml:space="preserve"> (?)</w:t>
      </w:r>
    </w:p>
    <w:p w14:paraId="331B671D" w14:textId="31777DD2" w:rsidR="00346646" w:rsidRPr="00346646" w:rsidRDefault="00346646" w:rsidP="00346646">
      <w:pPr>
        <w:spacing w:line="360" w:lineRule="auto"/>
      </w:pPr>
      <w:bookmarkStart w:id="12" w:name="_Toc191889195"/>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proofErr w:type="gramStart"/>
      <w:r w:rsidRPr="00346646">
        <w:t>In light of</w:t>
      </w:r>
      <w:proofErr w:type="gramEnd"/>
      <w:r w:rsidRPr="00346646">
        <w:t xml:space="preserve"> these challenges, this study aims to address the research question: "To what extent does structural brain data explain the variation in OCD symptoms as reported by youths versus their parents?" Using the ABCD dataset, the study will explore whether the machine learning model </w:t>
      </w:r>
      <w:proofErr w:type="spellStart"/>
      <w:r w:rsidRPr="00346646">
        <w:t>XGBoost</w:t>
      </w:r>
      <w:proofErr w:type="spellEnd"/>
      <w:r w:rsidRPr="00346646">
        <w:t xml:space="preserve"> can detect established patterns of informant discrepancies, commonly observed in psychiatric assessments.</w:t>
      </w:r>
    </w:p>
    <w:p w14:paraId="14944ADC" w14:textId="766EBD8E" w:rsidR="00195A4B" w:rsidRDefault="00A31557" w:rsidP="00346646">
      <w:pPr>
        <w:pStyle w:val="Style3"/>
        <w:spacing w:line="360" w:lineRule="auto"/>
      </w:pPr>
      <w:r w:rsidRPr="00207F5F">
        <w:t>Research</w:t>
      </w:r>
      <w:r w:rsidR="00863E57" w:rsidRPr="00207F5F">
        <w:t xml:space="preserve"> question</w:t>
      </w:r>
      <w:bookmarkEnd w:id="12"/>
    </w:p>
    <w:p w14:paraId="1775C4B0" w14:textId="30F549E3" w:rsidR="0072533D" w:rsidRPr="00207F5F" w:rsidRDefault="0072533D" w:rsidP="00346646">
      <w:pPr>
        <w:spacing w:line="360" w:lineRule="auto"/>
        <w:rPr>
          <w:rFonts w:eastAsiaTheme="majorEastAsia"/>
        </w:rPr>
      </w:pPr>
      <w:r w:rsidRPr="00207F5F">
        <w:rPr>
          <w:rFonts w:eastAsiaTheme="majorEastAsia"/>
        </w:rPr>
        <w:t xml:space="preserve">To what extent does structural brain </w:t>
      </w:r>
      <w:r w:rsidRPr="005F6551">
        <w:rPr>
          <w:rFonts w:eastAsiaTheme="majorEastAsia"/>
        </w:rPr>
        <w:t>data explain</w:t>
      </w:r>
      <w:r w:rsidRPr="00207F5F">
        <w:rPr>
          <w:rFonts w:eastAsiaTheme="majorEastAsia"/>
        </w:rPr>
        <w:t xml:space="preserve"> the variation in </w:t>
      </w:r>
      <w:r w:rsidR="005F6551">
        <w:rPr>
          <w:rFonts w:eastAsiaTheme="majorEastAsia"/>
        </w:rPr>
        <w:t xml:space="preserve">OCD </w:t>
      </w:r>
      <w:r w:rsidRPr="00207F5F">
        <w:rPr>
          <w:rFonts w:eastAsiaTheme="majorEastAsia"/>
        </w:rPr>
        <w:t>symptoms as reported by youths versus their parents?</w:t>
      </w:r>
    </w:p>
    <w:p w14:paraId="1136F810" w14:textId="370843F1" w:rsidR="00485B2C" w:rsidRPr="00207F5F" w:rsidRDefault="007270F6" w:rsidP="00346646">
      <w:pPr>
        <w:spacing w:line="360" w:lineRule="auto"/>
        <w:rPr>
          <w:rFonts w:eastAsiaTheme="majorEastAsia"/>
          <w:color w:val="000000" w:themeColor="text1"/>
        </w:rPr>
      </w:pPr>
      <w:r>
        <w:rPr>
          <w:rFonts w:eastAsiaTheme="majorEastAsia"/>
          <w:color w:val="000000" w:themeColor="text1"/>
        </w:rPr>
        <w:t xml:space="preserve">Model building focus on a </w:t>
      </w:r>
      <w:proofErr w:type="gramStart"/>
      <w:r>
        <w:rPr>
          <w:rFonts w:eastAsiaTheme="majorEastAsia"/>
          <w:color w:val="000000" w:themeColor="text1"/>
        </w:rPr>
        <w:t>phenomena</w:t>
      </w:r>
      <w:proofErr w:type="gramEnd"/>
      <w:r>
        <w:rPr>
          <w:rFonts w:eastAsiaTheme="majorEastAsia"/>
          <w:color w:val="000000" w:themeColor="text1"/>
        </w:rPr>
        <w:t xml:space="preserve"> that is already well established to see whether machine learning can detect the same features of informer discrepancy on ABCD dataset</w:t>
      </w:r>
    </w:p>
    <w:p w14:paraId="726E0582" w14:textId="5F07E13A"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w:t>
      </w:r>
      <w:r w:rsidR="005F6551">
        <w:rPr>
          <w:rFonts w:eastAsiaTheme="majorEastAsia"/>
          <w:color w:val="000000" w:themeColor="text1"/>
        </w:rPr>
        <w:t xml:space="preserve">two </w:t>
      </w:r>
      <w:r w:rsidRPr="00207F5F">
        <w:rPr>
          <w:rFonts w:eastAsiaTheme="majorEastAsia"/>
          <w:color w:val="000000" w:themeColor="text1"/>
        </w:rPr>
        <w:t xml:space="preserve">dimensions. </w:t>
      </w:r>
    </w:p>
    <w:p w14:paraId="5E977DF3" w14:textId="5466F6CE"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6FF2836B" w14:textId="017EA824" w:rsidR="008D1DCE" w:rsidRPr="00207F5F" w:rsidRDefault="008D1DCE" w:rsidP="00346646">
      <w:pPr>
        <w:pStyle w:val="Style3"/>
        <w:spacing w:line="360" w:lineRule="auto"/>
      </w:pPr>
      <w:bookmarkStart w:id="13" w:name="_Toc191889196"/>
      <w:r w:rsidRPr="00207F5F">
        <w:lastRenderedPageBreak/>
        <w:t>Hypothesis</w:t>
      </w:r>
      <w:bookmarkEnd w:id="13"/>
    </w:p>
    <w:p w14:paraId="00443C32" w14:textId="0B20FED3" w:rsidR="00133118" w:rsidRPr="00207F5F" w:rsidRDefault="00D435F7" w:rsidP="00346646">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w:t>
      </w:r>
      <w:r w:rsidRPr="005F6551">
        <w:rPr>
          <w:rFonts w:eastAsiaTheme="majorEastAsia"/>
          <w:color w:val="000000" w:themeColor="text1"/>
        </w:rPr>
        <w:t>in the prediction accuracy of structural</w:t>
      </w:r>
      <w:r w:rsidRPr="00207F5F">
        <w:rPr>
          <w:rFonts w:eastAsiaTheme="majorEastAsia"/>
          <w:color w:val="000000" w:themeColor="text1"/>
        </w:rPr>
        <w:t xml:space="preserve"> brain data between self-reported and parent-reported anxiety symptoms in adolescents with </w:t>
      </w:r>
      <w:r w:rsidR="005F6551">
        <w:rPr>
          <w:rFonts w:eastAsiaTheme="majorEastAsia"/>
          <w:color w:val="000000" w:themeColor="text1"/>
        </w:rPr>
        <w:t>OCD</w:t>
      </w:r>
      <w:r w:rsidRPr="00207F5F">
        <w:rPr>
          <w:rFonts w:eastAsiaTheme="majorEastAsia"/>
          <w:color w:val="000000" w:themeColor="text1"/>
        </w:rPr>
        <w:t>, with an expectation of higher accuracy for self-reported symptoms.</w:t>
      </w:r>
    </w:p>
    <w:p w14:paraId="410907FA" w14:textId="77777777" w:rsidR="00201BF6" w:rsidRPr="00207F5F" w:rsidRDefault="00201BF6" w:rsidP="00346646">
      <w:pPr>
        <w:spacing w:line="360" w:lineRule="auto"/>
        <w:rPr>
          <w:rFonts w:eastAsiaTheme="majorEastAsia"/>
          <w:color w:val="000000" w:themeColor="text1"/>
        </w:rPr>
      </w:pPr>
    </w:p>
    <w:p w14:paraId="7874FA49" w14:textId="3055FCA3" w:rsidR="008D1DCE" w:rsidRDefault="008D1DCE" w:rsidP="00346646">
      <w:pPr>
        <w:pStyle w:val="Style1"/>
      </w:pPr>
      <w:bookmarkStart w:id="14" w:name="_Toc191889197"/>
      <w:r w:rsidRPr="00195A4B">
        <w:t>Methods</w:t>
      </w:r>
      <w:bookmarkEnd w:id="14"/>
    </w:p>
    <w:p w14:paraId="4395E2C6" w14:textId="456140E9" w:rsidR="00E95E86" w:rsidRPr="00201BF6" w:rsidRDefault="002A68E0" w:rsidP="00346646">
      <w:pPr>
        <w:pStyle w:val="Style2"/>
        <w:spacing w:line="360" w:lineRule="auto"/>
      </w:pPr>
      <w:bookmarkStart w:id="15" w:name="_Toc191889198"/>
      <w:r>
        <w:t>Data Source and Collection Procedures</w:t>
      </w:r>
      <w:bookmarkEnd w:id="15"/>
    </w:p>
    <w:p w14:paraId="6865D053" w14:textId="0862319D"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16" w:name="_Toc191889199"/>
      <w:r w:rsidRPr="00207F5F">
        <w:t>Data acquisition</w:t>
      </w:r>
      <w:bookmarkEnd w:id="16"/>
    </w:p>
    <w:p w14:paraId="44C2D85E" w14:textId="14BCC7F8" w:rsidR="00F93A47" w:rsidRDefault="002A68E0" w:rsidP="00CD2BE5">
      <w:pPr>
        <w:pStyle w:val="Style3"/>
      </w:pPr>
      <w:bookmarkStart w:id="17" w:name="_Toc191889200"/>
      <w:r>
        <w:t>Questionaries</w:t>
      </w:r>
      <w:bookmarkEnd w:id="17"/>
      <w:r>
        <w:t xml:space="preserve"> </w:t>
      </w:r>
    </w:p>
    <w:p w14:paraId="4B847864" w14:textId="03B56155" w:rsidR="00E27AFF" w:rsidRDefault="00CD2BE5" w:rsidP="00CD2BE5">
      <w:pPr>
        <w:pStyle w:val="Style4"/>
      </w:pPr>
      <w:bookmarkStart w:id="18" w:name="_Toc191889201"/>
      <w:r>
        <w:t>Kiddie Affective</w:t>
      </w:r>
      <w:bookmarkEnd w:id="18"/>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B94DB5">
      <w:pPr>
        <w:pStyle w:val="Style4"/>
      </w:pPr>
      <w:bookmarkStart w:id="19" w:name="_Toc191889202"/>
      <w:r w:rsidRPr="00CD2BE5">
        <w:t xml:space="preserve">Achenbach System and Empirically Based Assessment </w:t>
      </w:r>
      <w:r w:rsidR="00CD2BE5">
        <w:t>(</w:t>
      </w:r>
      <w:r w:rsidR="00CD2BE5" w:rsidRPr="00CD2BE5">
        <w:t>ASEBA</w:t>
      </w:r>
      <w:r w:rsidR="00CD2BE5">
        <w:t>)</w:t>
      </w:r>
      <w:bookmarkEnd w:id="19"/>
    </w:p>
    <w:p w14:paraId="36C03CA3" w14:textId="3E98B572" w:rsidR="00B94DB5" w:rsidRPr="00B94DB5" w:rsidRDefault="006623E6" w:rsidP="00B94DB5">
      <w:pPr>
        <w:pStyle w:val="Style5"/>
      </w:pPr>
      <w:r w:rsidRPr="003867A7">
        <w:t>Child Behavior Checklist (CBCL)</w:t>
      </w:r>
      <w:r w:rsidR="00B94DB5">
        <w:t>.</w:t>
      </w:r>
    </w:p>
    <w:p w14:paraId="7BD0F160" w14:textId="01B0D3D8" w:rsidR="00CC099A" w:rsidRDefault="00821E53" w:rsidP="00207F5F">
      <w:pPr>
        <w:spacing w:line="360" w:lineRule="auto"/>
      </w:pPr>
      <w:r w:rsidRPr="003867A7">
        <w:t xml:space="preserve"> </w:t>
      </w:r>
      <w:r w:rsidR="00B94DB5">
        <w:t xml:space="preserve">The CBCL </w:t>
      </w:r>
      <w:r w:rsidRPr="003867A7">
        <w:t>i</w:t>
      </w:r>
      <w:r w:rsidR="00A04208">
        <w:t>s a component</w:t>
      </w:r>
      <w:r w:rsidRPr="003867A7">
        <w:t xml:space="preserve"> of the ASEBA and is used to assess behavioral</w:t>
      </w:r>
      <w:r w:rsidR="00A04208">
        <w:t xml:space="preserve">, emotional, or social </w:t>
      </w:r>
      <w:r w:rsidR="003A5DF6">
        <w:t xml:space="preserve">problems </w:t>
      </w:r>
      <w:r w:rsidR="00F15741" w:rsidRPr="003867A7">
        <w:t xml:space="preserve">in </w:t>
      </w:r>
      <w:r w:rsidRPr="003867A7">
        <w:t>children</w:t>
      </w:r>
      <w:r w:rsidR="006623E6" w:rsidRPr="003867A7">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It is a 1</w:t>
      </w:r>
      <w:r w:rsidR="00B36C44">
        <w:t>12</w:t>
      </w:r>
      <w:r w:rsidR="00F15741" w:rsidRPr="003867A7">
        <w:t>-item parent reported survey,</w:t>
      </w:r>
      <w:r w:rsidR="008D3C01">
        <w:t xml:space="preserve"> which uses a 3-point </w:t>
      </w:r>
      <w:proofErr w:type="spellStart"/>
      <w:r w:rsidR="008D3C01">
        <w:t>likert</w:t>
      </w:r>
      <w:proofErr w:type="spellEnd"/>
      <w:r w:rsidR="008D3C01">
        <w:t xml:space="preserve"> scale for responses: “Very True”, “Somewhat True” or “Not True”, where parents are </w:t>
      </w:r>
      <w:r w:rsidR="008D3C01">
        <w:lastRenderedPageBreak/>
        <w:t xml:space="preserve">asked to rate each </w:t>
      </w:r>
      <w:r w:rsidR="003A5DF6">
        <w:t>item</w:t>
      </w:r>
      <w:r w:rsidR="008D3C01">
        <w:t xml:space="preserve"> based on their child’s behavior “now or within the past six months”. 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established through factor analysis</w:t>
      </w:r>
      <w:r w:rsidR="005C1D2B">
        <w:t xml:space="preserve"> </w:t>
      </w:r>
      <w:r w:rsidR="005C1D2B" w:rsidRPr="005C1D2B">
        <w:rPr>
          <w:color w:val="B3E5A1" w:themeColor="accent6" w:themeTint="66"/>
        </w:rPr>
        <w:t>(ref)</w:t>
      </w:r>
      <w:r w:rsidR="00F15741" w:rsidRPr="003867A7">
        <w:t xml:space="preserve">.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 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06635978" w14:textId="6A0DBC17" w:rsidR="00CC099A" w:rsidRDefault="00CC099A" w:rsidP="00CC099A">
      <w:pPr>
        <w:pStyle w:val="Style4"/>
      </w:pPr>
      <w:r>
        <w:t xml:space="preserve">The </w:t>
      </w:r>
      <w:proofErr w:type="gramStart"/>
      <w:r>
        <w:t>Obsessive Compulsive</w:t>
      </w:r>
      <w:proofErr w:type="gramEnd"/>
      <w:r>
        <w:t xml:space="preserve"> Symptom (OCS) Scale</w:t>
      </w:r>
    </w:p>
    <w:p w14:paraId="15138033" w14:textId="77777777" w:rsidR="00CC099A" w:rsidRDefault="00CC099A" w:rsidP="00207F5F">
      <w:pPr>
        <w:spacing w:line="360" w:lineRule="auto"/>
        <w:rPr>
          <w:color w:val="B3E5A1" w:themeColor="accent6" w:themeTint="66"/>
        </w:rPr>
      </w:pPr>
      <w:r w:rsidRPr="00CC099A">
        <w:rPr>
          <w:color w:val="B3E5A1" w:themeColor="accent6" w:themeTint="66"/>
        </w:rPr>
        <w:t xml:space="preserve">The OCS scale is a subset of the CBCL items that is associated with OCD symptoms, which has been shown to be effective in distinguishing subjects with OCD from subjects without OCD (32–34) and demonstrates good internal consistency and longitudinal stability (33,35). There are four OCS scale versions extracted from CBCL, named OCS-2, OCS-6, OCS-8, and OCS-11 and containing several overlapping subitems (Table 1) (32). We used the best cutoff scores of each of these three scales recommended by Andersen and </w:t>
      </w:r>
      <w:proofErr w:type="spellStart"/>
      <w:r w:rsidRPr="00CC099A">
        <w:rPr>
          <w:color w:val="B3E5A1" w:themeColor="accent6" w:themeTint="66"/>
        </w:rPr>
        <w:t>Bilenberg</w:t>
      </w:r>
      <w:proofErr w:type="spellEnd"/>
      <w:r w:rsidRPr="00CC099A">
        <w:rPr>
          <w:color w:val="B3E5A1" w:themeColor="accent6" w:themeTint="66"/>
        </w:rPr>
        <w:t xml:space="preserve"> (34) to screen children with OCD-like symptoms (OCS-2 $ 2, OCS-6 $ 4, or OCS-8 $ 6). Specifically, we aggregated the patients diagnosed from each of these three OCS scale versions (i.e., we took their union). The diagnostic overlap among these three scale versions was 86%, 66%, and 60% (pairwise overlap), respectively, indicating high consistency. OCS-11 was not used, as item #99 (too concerned with neatness or cleanliness) was excluded in the current CBCL, and therefore the cutoff score for </w:t>
      </w:r>
      <w:r w:rsidRPr="00CC099A">
        <w:rPr>
          <w:color w:val="B3E5A1" w:themeColor="accent6" w:themeTint="66"/>
        </w:rPr>
        <w:lastRenderedPageBreak/>
        <w:t>OCS-11 is not applicable. A total of 1269 children (10.69% of all participants) were confirmed as children with OCD-like symptoms.</w:t>
      </w:r>
      <w:r>
        <w:rPr>
          <w:color w:val="B3E5A1" w:themeColor="accent6" w:themeTint="66"/>
        </w:rPr>
        <w:t xml:space="preserve"> </w:t>
      </w:r>
      <w:r>
        <w:rPr>
          <w:color w:val="B3E5A1" w:themeColor="accent6" w:themeTint="66"/>
        </w:rPr>
        <w:fldChar w:fldCharType="begin"/>
      </w:r>
      <w:r>
        <w:rPr>
          <w:color w:val="B3E5A1" w:themeColor="accent6" w:themeTint="66"/>
        </w:rPr>
        <w:instrText xml:space="preserve"> ADDIN ZOTERO_ITEM CSL_CITATION {"citationID":"oTWKj1bE","properties":{"formattedCitation":"(Wu et al., 2022)","plainCitation":"(Wu et al., 2022)","noteIndex":0},"citationItems":[{"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Pr>
          <w:color w:val="B3E5A1" w:themeColor="accent6" w:themeTint="66"/>
        </w:rPr>
        <w:fldChar w:fldCharType="separate"/>
      </w:r>
      <w:r>
        <w:rPr>
          <w:noProof/>
          <w:color w:val="B3E5A1" w:themeColor="accent6" w:themeTint="66"/>
        </w:rPr>
        <w:t>(Wu et al., 2022)</w:t>
      </w:r>
      <w:r>
        <w:rPr>
          <w:color w:val="B3E5A1" w:themeColor="accent6" w:themeTint="66"/>
        </w:rPr>
        <w:fldChar w:fldCharType="end"/>
      </w:r>
      <w:r>
        <w:rPr>
          <w:color w:val="B3E5A1" w:themeColor="accent6" w:themeTint="66"/>
        </w:rPr>
        <w:t xml:space="preserve"> </w:t>
      </w:r>
    </w:p>
    <w:p w14:paraId="4E97AB07" w14:textId="1AC86691" w:rsidR="00CC099A" w:rsidRPr="00CC099A" w:rsidRDefault="00CC099A" w:rsidP="00207F5F">
      <w:pPr>
        <w:spacing w:line="360" w:lineRule="auto"/>
        <w:rPr>
          <w:color w:val="B3E5A1" w:themeColor="accent6" w:themeTint="66"/>
        </w:rPr>
      </w:pPr>
      <w:r w:rsidRPr="00CC099A">
        <w:rPr>
          <w:color w:val="B3E5A1" w:themeColor="accent6" w:themeTint="66"/>
        </w:rPr>
        <w:t xml:space="preserve">The healthy control (HC) group was defined by the OCS scale and the parent-completed, computerized version of Kiddie Schedule for Affective Disorders and </w:t>
      </w:r>
      <w:proofErr w:type="spellStart"/>
      <w:r w:rsidRPr="00CC099A">
        <w:rPr>
          <w:color w:val="B3E5A1" w:themeColor="accent6" w:themeTint="66"/>
        </w:rPr>
        <w:t>SchizophreniaPresent</w:t>
      </w:r>
      <w:proofErr w:type="spellEnd"/>
      <w:r w:rsidRPr="00CC099A">
        <w:rPr>
          <w:color w:val="B3E5A1" w:themeColor="accent6" w:themeTint="66"/>
        </w:rPr>
        <w:t xml:space="preserve"> and Lifetime Version (which provides children’s DSM-5 diagnoses). All subjects who were diagnosed as children with OCD-like symptoms and/or any mental disorder by the Kiddie Schedule for Affective Disorders and Schizophrenia–Present Version were excluded, and 3987 children finally remained in the HC group.</w:t>
      </w: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3AF9AB90" w:rsidR="003B224D" w:rsidRDefault="00B94DB5" w:rsidP="00207F5F">
      <w:pPr>
        <w:spacing w:line="360" w:lineRule="auto"/>
      </w:pPr>
      <w:r>
        <w:t>The BPM</w:t>
      </w:r>
      <w:r w:rsidR="003A5DF6">
        <w:t xml:space="preserve"> </w:t>
      </w:r>
      <w:r w:rsidR="003B224D" w:rsidRPr="003B224D">
        <w:t xml:space="preserve">is a 19 item self-reported survey used to assess children's behavioral and emotional </w:t>
      </w:r>
      <w:r w:rsidR="003B224D" w:rsidRPr="00153638">
        <w:t>functioning and their responses to interventions (RTIs).</w:t>
      </w:r>
      <w:r w:rsidR="00B36C44" w:rsidRPr="00153638">
        <w:t xml:space="preserve"> </w:t>
      </w:r>
      <w:r w:rsidR="008D3C01" w:rsidRPr="00153638">
        <w:t xml:space="preserve">It also uses a 3-point </w:t>
      </w:r>
      <w:proofErr w:type="spellStart"/>
      <w:r w:rsidR="008D3C01" w:rsidRPr="00153638">
        <w:t>likert</w:t>
      </w:r>
      <w:proofErr w:type="spellEnd"/>
      <w:r w:rsidR="008D3C01" w:rsidRPr="00153638">
        <w:t xml:space="preserve"> scale for responses: “Very True”, “Somewhat True” or “Not True”, </w:t>
      </w:r>
      <w:r w:rsidR="003A5DF6">
        <w:t>c</w:t>
      </w:r>
      <w:r w:rsidR="00153638" w:rsidRPr="00153638">
        <w:t xml:space="preserve">hildren are instructed to rate each item based on their behavior "currently or within the past six months."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20" w:name="_Toc191889203"/>
      <w:r w:rsidRPr="00ED3E68">
        <w:t>Structural</w:t>
      </w:r>
      <w:r>
        <w:t xml:space="preserve"> </w:t>
      </w:r>
      <w:r w:rsidR="003B224D">
        <w:t>MRI</w:t>
      </w:r>
      <w:bookmarkEnd w:id="20"/>
    </w:p>
    <w:p w14:paraId="518C7DA1" w14:textId="550A7E6F" w:rsidR="003B224D" w:rsidRPr="0021536D"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commentRangeStart w:id="21"/>
      <w:r w:rsidR="0052087C">
        <w:t>Preprocessing</w:t>
      </w:r>
      <w:commentRangeEnd w:id="21"/>
      <w:r w:rsidR="005F6551">
        <w:rPr>
          <w:rStyle w:val="CommentReference"/>
        </w:rPr>
        <w:commentReference w:id="21"/>
      </w:r>
      <w:r w:rsidR="0052087C">
        <w:t xml:space="preserve">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21536D" w:rsidRPr="0021536D">
        <w:t xml:space="preserve">. </w:t>
      </w:r>
      <w:r w:rsidR="003A5DF6">
        <w:t>It</w:t>
      </w:r>
      <w:r w:rsidR="0021536D">
        <w:t xml:space="preserve"> </w:t>
      </w:r>
      <w:r w:rsidR="0021536D" w:rsidRPr="0021536D">
        <w:t>provides</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6F27B62C" w14:textId="77777777" w:rsidR="00A04208" w:rsidRDefault="00A04208" w:rsidP="003B224D"/>
    <w:p w14:paraId="37217586" w14:textId="0DFF9856" w:rsidR="00BA0D2F" w:rsidRDefault="00BA0D2F" w:rsidP="00BA0D2F">
      <w:pPr>
        <w:pStyle w:val="Style2"/>
      </w:pPr>
      <w:bookmarkStart w:id="22" w:name="_Toc191889204"/>
      <w:r>
        <w:lastRenderedPageBreak/>
        <w:t>Sample</w:t>
      </w:r>
      <w:bookmarkEnd w:id="22"/>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23" w:name="_Toc191889205"/>
      <w:r w:rsidRPr="00207F5F">
        <w:rPr>
          <w:rFonts w:cs="Times New Roman"/>
          <w:szCs w:val="24"/>
        </w:rPr>
        <w:t>Statistical analyses/Preliminary analyses(?)</w:t>
      </w:r>
      <w:bookmarkEnd w:id="23"/>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24" w:name="_Toc191889206"/>
      <w:r w:rsidRPr="00207F5F">
        <w:rPr>
          <w:rFonts w:cs="Times New Roman"/>
          <w:szCs w:val="24"/>
        </w:rPr>
        <w:t>Modelling approach(?)</w:t>
      </w:r>
      <w:bookmarkEnd w:id="24"/>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714A489C" w:rsidR="00B365C7" w:rsidRPr="00B365C7" w:rsidRDefault="00B365C7" w:rsidP="00B365C7">
      <w:pPr>
        <w:rPr>
          <w:b/>
          <w:bCs/>
          <w:color w:val="000000" w:themeColor="text1"/>
        </w:rPr>
      </w:pPr>
      <w:r>
        <w:rPr>
          <w:b/>
          <w:bCs/>
          <w:color w:val="000000" w:themeColor="text1"/>
        </w:rPr>
        <w:lastRenderedPageBreak/>
        <w:t>References:</w:t>
      </w:r>
    </w:p>
    <w:p w14:paraId="16D2FC6F" w14:textId="77777777" w:rsidR="001C6B1F" w:rsidRPr="001C6B1F" w:rsidRDefault="00B365C7" w:rsidP="001C6B1F">
      <w:pPr>
        <w:pStyle w:val="Bibliography"/>
      </w:pPr>
      <w:r w:rsidRPr="00B365C7">
        <w:rPr>
          <w:color w:val="000000" w:themeColor="text1"/>
        </w:rPr>
        <w:fldChar w:fldCharType="begin"/>
      </w:r>
      <w:r w:rsidR="00ED3E68">
        <w:rPr>
          <w:color w:val="000000" w:themeColor="text1"/>
        </w:rPr>
        <w:instrText xml:space="preserve"> ADDIN ZOTERO_BIBL {"uncited":[],"omitted":[],"custom":[]} CSL_BIBLIOGRAPHY </w:instrText>
      </w:r>
      <w:r w:rsidRPr="00B365C7">
        <w:rPr>
          <w:color w:val="000000" w:themeColor="text1"/>
        </w:rPr>
        <w:fldChar w:fldCharType="separate"/>
      </w:r>
      <w:r w:rsidR="001C6B1F" w:rsidRPr="001C6B1F">
        <w:t>Achenbach, T. M. (2001). Manual for the ASEBA school-age forms &amp; profiles: Child behavior checklist for ages 6-18, teacher’s report form, youth self-report: An integrated system of multi-informant assessment. ASEBA.</w:t>
      </w:r>
    </w:p>
    <w:p w14:paraId="372AE3AD" w14:textId="77777777" w:rsidR="001C6B1F" w:rsidRPr="001C6B1F" w:rsidRDefault="001C6B1F" w:rsidP="001C6B1F">
      <w:pPr>
        <w:pStyle w:val="Bibliography"/>
      </w:pPr>
      <w:r w:rsidRPr="001C6B1F">
        <w:t xml:space="preserve">Achenbach, T., McConaughy, S., Ivanova, M., &amp; Rescorla, L. (2017). Manual for the </w:t>
      </w:r>
      <w:proofErr w:type="spellStart"/>
      <w:r w:rsidRPr="001C6B1F">
        <w:t>aseba</w:t>
      </w:r>
      <w:proofErr w:type="spellEnd"/>
      <w:r w:rsidRPr="001C6B1F">
        <w:t xml:space="preserve"> brief problem monitor for ages 6–18 (bpm/6–18). Burlington: University of Vermont Research Center for Children, Youth, and Families.</w:t>
      </w:r>
    </w:p>
    <w:p w14:paraId="036D23EA" w14:textId="77777777" w:rsidR="001C6B1F" w:rsidRPr="001C6B1F" w:rsidRDefault="001C6B1F" w:rsidP="001C6B1F">
      <w:pPr>
        <w:pStyle w:val="Bibliography"/>
      </w:pPr>
      <w:r w:rsidRPr="001C6B1F">
        <w:t>American Psychiatric Association. (2013). Diagnostic and statistical manual of mental disorders: DSM-5 (5th ed.). American Psychiatric Association.</w:t>
      </w:r>
    </w:p>
    <w:p w14:paraId="0D07871A" w14:textId="77777777" w:rsidR="001C6B1F" w:rsidRPr="001C6B1F" w:rsidRDefault="001C6B1F" w:rsidP="001C6B1F">
      <w:pPr>
        <w:pStyle w:val="Bibliography"/>
      </w:pPr>
      <w:proofErr w:type="spellStart"/>
      <w:r w:rsidRPr="001C6B1F">
        <w:t>Bauducco</w:t>
      </w:r>
      <w:proofErr w:type="spellEnd"/>
      <w:r w:rsidRPr="001C6B1F">
        <w:t xml:space="preserve">, S., Gardner, L. A., Smout, S., Champion, K. E., Chapman, C., Gamble, A., </w:t>
      </w:r>
      <w:proofErr w:type="spellStart"/>
      <w:r w:rsidRPr="001C6B1F">
        <w:t>Teesson</w:t>
      </w:r>
      <w:proofErr w:type="spellEnd"/>
      <w:r w:rsidRPr="001C6B1F">
        <w:t xml:space="preserve">, M., </w:t>
      </w:r>
      <w:proofErr w:type="spellStart"/>
      <w:r w:rsidRPr="001C6B1F">
        <w:t>Gradisar</w:t>
      </w:r>
      <w:proofErr w:type="spellEnd"/>
      <w:r w:rsidRPr="001C6B1F">
        <w:t>, M., &amp; Newton, N. C. (2024). Adolescents’ trajectories of depression and anxiety symptoms prior to and during the COVID-19 pandemic and their association with healthy sleep patterns. Scientific Reports, 14, 10764. https://doi.org/10.1038/s41598-024-60974-y</w:t>
      </w:r>
    </w:p>
    <w:p w14:paraId="74D6A1AC" w14:textId="77777777" w:rsidR="001C6B1F" w:rsidRPr="001C6B1F" w:rsidRDefault="001C6B1F" w:rsidP="001C6B1F">
      <w:pPr>
        <w:pStyle w:val="Bibliography"/>
      </w:pPr>
      <w:proofErr w:type="spellStart"/>
      <w:r w:rsidRPr="001C6B1F">
        <w:t>Beesdo</w:t>
      </w:r>
      <w:proofErr w:type="spellEnd"/>
      <w:r w:rsidRPr="001C6B1F">
        <w:t xml:space="preserve">, K., </w:t>
      </w:r>
      <w:proofErr w:type="spellStart"/>
      <w:r w:rsidRPr="001C6B1F">
        <w:t>Knappe</w:t>
      </w:r>
      <w:proofErr w:type="spellEnd"/>
      <w:r w:rsidRPr="001C6B1F">
        <w:t>, S., &amp; Pine, D. S. (2009). Anxiety and Anxiety Disorders in Children and Adolescents: Developmental Issues and Implications for DSM-V. The Psychiatric Clinics of North America, 32(3), 483. https://doi.org/10.1016/j.psc.2009.06.002</w:t>
      </w:r>
    </w:p>
    <w:p w14:paraId="69052A49" w14:textId="77777777" w:rsidR="001C6B1F" w:rsidRPr="001C6B1F" w:rsidRDefault="001C6B1F" w:rsidP="001C6B1F">
      <w:pPr>
        <w:pStyle w:val="Bibliography"/>
      </w:pPr>
      <w:r w:rsidRPr="001C6B1F">
        <w:t>Bragdon, L. B., &amp; Coles, M. E. (2017). Examining heterogeneity of obsessive-compulsive disorder: Evidence for subgroups based on motivations. Journal of Anxiety Disorders, 45, 64–71. https://doi.org/10.1016/j.janxdis.2016.12.002</w:t>
      </w:r>
    </w:p>
    <w:p w14:paraId="06341474" w14:textId="77777777" w:rsidR="001C6B1F" w:rsidRPr="001C6B1F" w:rsidRDefault="001C6B1F" w:rsidP="001C6B1F">
      <w:pPr>
        <w:pStyle w:val="Bibliography"/>
      </w:pPr>
      <w:r w:rsidRPr="001C6B1F">
        <w:t xml:space="preserve">Brennan, B. P., &amp; Rauch, S. L. (2017). Functional Neuroimaging Studies in Obsessive-Compulsive Disorder: Overview and Synthesis. In C. </w:t>
      </w:r>
      <w:proofErr w:type="spellStart"/>
      <w:r w:rsidRPr="001C6B1F">
        <w:t>Pittenger</w:t>
      </w:r>
      <w:proofErr w:type="spellEnd"/>
      <w:r w:rsidRPr="001C6B1F">
        <w:t xml:space="preserve"> &amp; C. </w:t>
      </w:r>
      <w:proofErr w:type="spellStart"/>
      <w:r w:rsidRPr="001C6B1F">
        <w:t>Pittenger</w:t>
      </w:r>
      <w:proofErr w:type="spellEnd"/>
      <w:r w:rsidRPr="001C6B1F">
        <w:t xml:space="preserve"> (Eds.), </w:t>
      </w:r>
      <w:proofErr w:type="gramStart"/>
      <w:r w:rsidRPr="001C6B1F">
        <w:t>Obsessive-compulsive Disorder</w:t>
      </w:r>
      <w:proofErr w:type="gramEnd"/>
      <w:r w:rsidRPr="001C6B1F">
        <w:t>: Phenomenology, Pathophysiology, and Treatment (p. 0). Oxford University Press. https://doi.org/10.1093/med/9780190228163.003.0021</w:t>
      </w:r>
    </w:p>
    <w:p w14:paraId="17016921" w14:textId="77777777" w:rsidR="001C6B1F" w:rsidRPr="001C6B1F" w:rsidRDefault="001C6B1F" w:rsidP="001C6B1F">
      <w:pPr>
        <w:pStyle w:val="Bibliography"/>
      </w:pPr>
      <w:r w:rsidRPr="001C6B1F">
        <w:lastRenderedPageBreak/>
        <w:t xml:space="preserve">Chen, T., &amp; </w:t>
      </w:r>
      <w:proofErr w:type="spellStart"/>
      <w:r w:rsidRPr="001C6B1F">
        <w:t>Guestrin</w:t>
      </w:r>
      <w:proofErr w:type="spellEnd"/>
      <w:r w:rsidRPr="001C6B1F">
        <w:t xml:space="preserve">, C. (2016). </w:t>
      </w:r>
      <w:proofErr w:type="spellStart"/>
      <w:r w:rsidRPr="001C6B1F">
        <w:t>XGBoost</w:t>
      </w:r>
      <w:proofErr w:type="spellEnd"/>
      <w:r w:rsidRPr="001C6B1F">
        <w:t>: A Scalable Tree Boosting System. Proceedings of the 22nd ACM SIGKDD International Conference on Knowledge Discovery and Data Mining, 785–794. https://doi.org/10.1145/2939672.2939785</w:t>
      </w:r>
    </w:p>
    <w:p w14:paraId="2C2AD94D" w14:textId="77777777" w:rsidR="001C6B1F" w:rsidRPr="001C6B1F" w:rsidRDefault="001C6B1F" w:rsidP="001C6B1F">
      <w:pPr>
        <w:pStyle w:val="Bibliography"/>
      </w:pPr>
      <w:r w:rsidRPr="001C6B1F">
        <w:t>Chen, Y.-Y., Ho, S.-Y., Lee, P.-C., Wu, C.-K., &amp; Gau, S. S.-F. (2017). Parent-child discrepancies in the report of adolescent emotional and behavioral problems in Taiwan. PLOS ONE, 12(6), e0178863. https://doi.org/10.1371/journal.pone.0178863</w:t>
      </w:r>
    </w:p>
    <w:p w14:paraId="02DF2F4D" w14:textId="77777777" w:rsidR="001C6B1F" w:rsidRPr="001C6B1F" w:rsidRDefault="001C6B1F" w:rsidP="001C6B1F">
      <w:pPr>
        <w:pStyle w:val="Bibliography"/>
      </w:pPr>
      <w:r w:rsidRPr="001C6B1F">
        <w:t xml:space="preserve">De Los Reyes, A., &amp; </w:t>
      </w:r>
      <w:proofErr w:type="spellStart"/>
      <w:r w:rsidRPr="001C6B1F">
        <w:t>Kazdin</w:t>
      </w:r>
      <w:proofErr w:type="spellEnd"/>
      <w:r w:rsidRPr="001C6B1F">
        <w:t>, A. E. (2005). Informant Discrepancies in the Assessment of Childhood Psychopathology: A Critical Review, Theoretical Framework, and Recommendations for Further Study. Psychological Bulletin, 131(4), 483–509. https://doi.org/10.1037/0033-2909.131.4.483</w:t>
      </w:r>
    </w:p>
    <w:p w14:paraId="472645A9" w14:textId="77777777" w:rsidR="001C6B1F" w:rsidRPr="001C6B1F" w:rsidRDefault="001C6B1F" w:rsidP="001C6B1F">
      <w:pPr>
        <w:pStyle w:val="Bibliography"/>
      </w:pPr>
      <w:r w:rsidRPr="001C6B1F">
        <w:t xml:space="preserve">de Mathis, M. A., </w:t>
      </w:r>
      <w:proofErr w:type="spellStart"/>
      <w:r w:rsidRPr="001C6B1F">
        <w:t>Diniz</w:t>
      </w:r>
      <w:proofErr w:type="spellEnd"/>
      <w:r w:rsidRPr="001C6B1F">
        <w:t xml:space="preserve">, J. B., </w:t>
      </w:r>
      <w:proofErr w:type="spellStart"/>
      <w:r w:rsidRPr="001C6B1F">
        <w:t>Hounie</w:t>
      </w:r>
      <w:proofErr w:type="spellEnd"/>
      <w:r w:rsidRPr="001C6B1F">
        <w:t xml:space="preserve">, A. G., </w:t>
      </w:r>
      <w:proofErr w:type="spellStart"/>
      <w:r w:rsidRPr="001C6B1F">
        <w:t>Shavitt</w:t>
      </w:r>
      <w:proofErr w:type="spellEnd"/>
      <w:r w:rsidRPr="001C6B1F">
        <w:t xml:space="preserve">, R. G., </w:t>
      </w:r>
      <w:proofErr w:type="spellStart"/>
      <w:r w:rsidRPr="001C6B1F">
        <w:t>Fossaluza</w:t>
      </w:r>
      <w:proofErr w:type="spellEnd"/>
      <w:r w:rsidRPr="001C6B1F">
        <w:t xml:space="preserve">, V., </w:t>
      </w:r>
      <w:proofErr w:type="spellStart"/>
      <w:r w:rsidRPr="001C6B1F">
        <w:t>Ferrão</w:t>
      </w:r>
      <w:proofErr w:type="spellEnd"/>
      <w:r w:rsidRPr="001C6B1F">
        <w:t xml:space="preserve">, Y., </w:t>
      </w:r>
      <w:proofErr w:type="spellStart"/>
      <w:r w:rsidRPr="001C6B1F">
        <w:t>Leckman</w:t>
      </w:r>
      <w:proofErr w:type="spellEnd"/>
      <w:r w:rsidRPr="001C6B1F">
        <w:t xml:space="preserve">, J. F., de </w:t>
      </w:r>
      <w:proofErr w:type="spellStart"/>
      <w:r w:rsidRPr="001C6B1F">
        <w:t>Bragança</w:t>
      </w:r>
      <w:proofErr w:type="spellEnd"/>
      <w:r w:rsidRPr="001C6B1F">
        <w:t xml:space="preserve"> Pereira, C., do Rosario, M. C., &amp; Miguel, E. C. (2013). Trajectory in obsessive-compulsive disorder comorbidities. </w:t>
      </w:r>
      <w:proofErr w:type="spellStart"/>
      <w:r w:rsidRPr="001C6B1F">
        <w:t>Eur</w:t>
      </w:r>
      <w:proofErr w:type="spellEnd"/>
      <w:r w:rsidRPr="001C6B1F">
        <w:t xml:space="preserve"> </w:t>
      </w:r>
      <w:proofErr w:type="spellStart"/>
      <w:r w:rsidRPr="001C6B1F">
        <w:t>Neuropsychopharmacol</w:t>
      </w:r>
      <w:proofErr w:type="spellEnd"/>
      <w:r w:rsidRPr="001C6B1F">
        <w:t>, 23(7), 594–601. https://doi.org/10.1016/j.euroneuro.2012.08.006</w:t>
      </w:r>
    </w:p>
    <w:p w14:paraId="224B3014" w14:textId="77777777" w:rsidR="001C6B1F" w:rsidRPr="001C6B1F" w:rsidRDefault="001C6B1F" w:rsidP="001C6B1F">
      <w:pPr>
        <w:pStyle w:val="Bibliography"/>
      </w:pPr>
      <w:r w:rsidRPr="001C6B1F">
        <w:t xml:space="preserve">de Wit, S. J., Alonso, P., </w:t>
      </w:r>
      <w:proofErr w:type="spellStart"/>
      <w:r w:rsidRPr="001C6B1F">
        <w:t>Schweren</w:t>
      </w:r>
      <w:proofErr w:type="spellEnd"/>
      <w:r w:rsidRPr="001C6B1F">
        <w:t xml:space="preserve">, L., </w:t>
      </w:r>
      <w:proofErr w:type="spellStart"/>
      <w:r w:rsidRPr="001C6B1F">
        <w:t>Mataix</w:t>
      </w:r>
      <w:proofErr w:type="spellEnd"/>
      <w:r w:rsidRPr="001C6B1F">
        <w:t xml:space="preserve">-Cols, D., Lochner, C., </w:t>
      </w:r>
      <w:proofErr w:type="spellStart"/>
      <w:r w:rsidRPr="001C6B1F">
        <w:t>Menchón</w:t>
      </w:r>
      <w:proofErr w:type="spellEnd"/>
      <w:r w:rsidRPr="001C6B1F">
        <w:t xml:space="preserve">, J. M., Stein, D. J., Fouche, J.-P., Soriano-Mas, C., Sato, J. R., Hoexter, M. Q., Denys, D., </w:t>
      </w:r>
      <w:proofErr w:type="spellStart"/>
      <w:r w:rsidRPr="001C6B1F">
        <w:t>Nakamae</w:t>
      </w:r>
      <w:proofErr w:type="spellEnd"/>
      <w:r w:rsidRPr="001C6B1F">
        <w:t xml:space="preserve">, T., Nishida, S., Kwon, J. S., Jang, J. H., </w:t>
      </w:r>
      <w:proofErr w:type="spellStart"/>
      <w:r w:rsidRPr="001C6B1F">
        <w:t>Busatto</w:t>
      </w:r>
      <w:proofErr w:type="spellEnd"/>
      <w:r w:rsidRPr="001C6B1F">
        <w:t xml:space="preserve">, G. F., </w:t>
      </w:r>
      <w:proofErr w:type="spellStart"/>
      <w:r w:rsidRPr="001C6B1F">
        <w:t>Cardoner</w:t>
      </w:r>
      <w:proofErr w:type="spellEnd"/>
      <w:r w:rsidRPr="001C6B1F">
        <w:t>, N., Cath, D. C., … van den Heuvel, O. A. (2014). Multicenter Voxel-Based Morphometry Mega-Analysis of Structural Brain Scans in Obsessive-Compulsive Disorder. American Journal of Psychiatry, 171(3), 340–349. https://doi.org/10.1176/appi.ajp.2013.13040574</w:t>
      </w:r>
    </w:p>
    <w:p w14:paraId="398024EA" w14:textId="77777777" w:rsidR="001C6B1F" w:rsidRPr="001C6B1F" w:rsidRDefault="001C6B1F" w:rsidP="001C6B1F">
      <w:pPr>
        <w:pStyle w:val="Bibliography"/>
      </w:pPr>
      <w:r w:rsidRPr="001C6B1F">
        <w:t xml:space="preserve">Enrico, P., Delvecchio, G., </w:t>
      </w:r>
      <w:proofErr w:type="spellStart"/>
      <w:r w:rsidRPr="001C6B1F">
        <w:t>Turtulici</w:t>
      </w:r>
      <w:proofErr w:type="spellEnd"/>
      <w:r w:rsidRPr="001C6B1F">
        <w:t xml:space="preserve">, N., </w:t>
      </w:r>
      <w:proofErr w:type="spellStart"/>
      <w:r w:rsidRPr="001C6B1F">
        <w:t>Pigoni</w:t>
      </w:r>
      <w:proofErr w:type="spellEnd"/>
      <w:r w:rsidRPr="001C6B1F">
        <w:t xml:space="preserve">, A., Villa, F. M., </w:t>
      </w:r>
      <w:proofErr w:type="spellStart"/>
      <w:r w:rsidRPr="001C6B1F">
        <w:t>Perlini</w:t>
      </w:r>
      <w:proofErr w:type="spellEnd"/>
      <w:r w:rsidRPr="001C6B1F">
        <w:t xml:space="preserve">, C., Rossetti, M. G., </w:t>
      </w:r>
      <w:proofErr w:type="spellStart"/>
      <w:r w:rsidRPr="001C6B1F">
        <w:t>Bellani</w:t>
      </w:r>
      <w:proofErr w:type="spellEnd"/>
      <w:r w:rsidRPr="001C6B1F">
        <w:t xml:space="preserve">, M., </w:t>
      </w:r>
      <w:proofErr w:type="spellStart"/>
      <w:r w:rsidRPr="001C6B1F">
        <w:t>Lasalvia</w:t>
      </w:r>
      <w:proofErr w:type="spellEnd"/>
      <w:r w:rsidRPr="001C6B1F">
        <w:t xml:space="preserve">, A., </w:t>
      </w:r>
      <w:proofErr w:type="spellStart"/>
      <w:r w:rsidRPr="001C6B1F">
        <w:t>Bonetto</w:t>
      </w:r>
      <w:proofErr w:type="spellEnd"/>
      <w:r w:rsidRPr="001C6B1F">
        <w:t xml:space="preserve">, C., Scocco, P., D’Agostino, A., </w:t>
      </w:r>
      <w:proofErr w:type="spellStart"/>
      <w:r w:rsidRPr="001C6B1F">
        <w:t>Torresani</w:t>
      </w:r>
      <w:proofErr w:type="spellEnd"/>
      <w:r w:rsidRPr="001C6B1F">
        <w:t xml:space="preserve">, S., </w:t>
      </w:r>
      <w:proofErr w:type="spellStart"/>
      <w:r w:rsidRPr="001C6B1F">
        <w:t>Imbesi</w:t>
      </w:r>
      <w:proofErr w:type="spellEnd"/>
      <w:r w:rsidRPr="001C6B1F">
        <w:t xml:space="preserve">, M., Bellini, F., Veronese, A., </w:t>
      </w:r>
      <w:proofErr w:type="spellStart"/>
      <w:r w:rsidRPr="001C6B1F">
        <w:t>Bocchio-Chiavetto</w:t>
      </w:r>
      <w:proofErr w:type="spellEnd"/>
      <w:r w:rsidRPr="001C6B1F">
        <w:t xml:space="preserve">, L., </w:t>
      </w:r>
      <w:proofErr w:type="spellStart"/>
      <w:r w:rsidRPr="001C6B1F">
        <w:t>Gennarelli</w:t>
      </w:r>
      <w:proofErr w:type="spellEnd"/>
      <w:r w:rsidRPr="001C6B1F">
        <w:t xml:space="preserve">, M., </w:t>
      </w:r>
      <w:proofErr w:type="spellStart"/>
      <w:r w:rsidRPr="001C6B1F">
        <w:t>Balestrieri</w:t>
      </w:r>
      <w:proofErr w:type="spellEnd"/>
      <w:r w:rsidRPr="001C6B1F">
        <w:t xml:space="preserve">, M., … </w:t>
      </w:r>
      <w:r w:rsidRPr="001C6B1F">
        <w:lastRenderedPageBreak/>
        <w:t xml:space="preserve">Brambilla, P. (2021). Classification of Psychoses Based on Immunological Features: A Machine Learning Study in a Large Cohort of </w:t>
      </w:r>
      <w:proofErr w:type="gramStart"/>
      <w:r w:rsidRPr="001C6B1F">
        <w:t>First-Episode</w:t>
      </w:r>
      <w:proofErr w:type="gramEnd"/>
      <w:r w:rsidRPr="001C6B1F">
        <w:t xml:space="preserve"> and Chronic Patients. Schizophrenia Bulletin, 47(4), 1141–1155. https://doi.org/10.1093/schbul/sbaa190</w:t>
      </w:r>
    </w:p>
    <w:p w14:paraId="041500F3" w14:textId="77777777" w:rsidR="001C6B1F" w:rsidRPr="001C6B1F" w:rsidRDefault="001C6B1F" w:rsidP="001C6B1F">
      <w:pPr>
        <w:pStyle w:val="Bibliography"/>
      </w:pPr>
      <w:r w:rsidRPr="001C6B1F">
        <w:t>Friedman, J. H. (2001). Greedy Function Approximation: A Gradient Boosting Machine. The Annals of Statistics, 29(5), 1189–1232.</w:t>
      </w:r>
    </w:p>
    <w:p w14:paraId="34D218E2" w14:textId="77777777" w:rsidR="001C6B1F" w:rsidRPr="001C6B1F" w:rsidRDefault="001C6B1F" w:rsidP="001C6B1F">
      <w:pPr>
        <w:pStyle w:val="Bibliography"/>
      </w:pPr>
      <w:proofErr w:type="spellStart"/>
      <w:r w:rsidRPr="001C6B1F">
        <w:t>Graybiel</w:t>
      </w:r>
      <w:proofErr w:type="spellEnd"/>
      <w:r w:rsidRPr="001C6B1F">
        <w:t>, A. M., &amp; Rauch, S. L. (2000). Toward a Neurobiology of Obsessive-Compulsive Disorder. Neuron, 28(2), 343–347. https://doi.org/10.1016/S0896-6273(00)00113-6</w:t>
      </w:r>
    </w:p>
    <w:p w14:paraId="7B116F30" w14:textId="77777777" w:rsidR="001C6B1F" w:rsidRPr="001C6B1F" w:rsidRDefault="001C6B1F" w:rsidP="001C6B1F">
      <w:pPr>
        <w:pStyle w:val="Bibliography"/>
      </w:pPr>
      <w:proofErr w:type="spellStart"/>
      <w:r w:rsidRPr="001C6B1F">
        <w:t>Guzick</w:t>
      </w:r>
      <w:proofErr w:type="spellEnd"/>
      <w:r w:rsidRPr="001C6B1F">
        <w:t xml:space="preserve">, A. G., Cooke, D. L., McNamara, J. P. H., Reid, A. M., Graziano, P. A., Lewin, A. B., Murphy, T. K., Goodman, W. K., Storch, E. A., &amp; </w:t>
      </w:r>
      <w:proofErr w:type="spellStart"/>
      <w:r w:rsidRPr="001C6B1F">
        <w:t>Geffken</w:t>
      </w:r>
      <w:proofErr w:type="spellEnd"/>
      <w:r w:rsidRPr="001C6B1F">
        <w:t>, G. R. (2019). Parents’ Perceptions of Internalizing and Externalizing Features in Childhood OCD. Child Psychiatry Hum Dev, 50(4), 692–701. https://doi.org/10.1007/s10578-019-00873-w</w:t>
      </w:r>
    </w:p>
    <w:p w14:paraId="66E38384" w14:textId="77777777" w:rsidR="001C6B1F" w:rsidRPr="001C6B1F" w:rsidRDefault="001C6B1F" w:rsidP="001C6B1F">
      <w:pPr>
        <w:pStyle w:val="Bibliography"/>
      </w:pPr>
      <w:r w:rsidRPr="001C6B1F">
        <w:t xml:space="preserve">Hagler, D. J., Hatton, </w:t>
      </w:r>
      <w:proofErr w:type="spellStart"/>
      <w:r w:rsidRPr="001C6B1F">
        <w:t>SeanN</w:t>
      </w:r>
      <w:proofErr w:type="spellEnd"/>
      <w:r w:rsidRPr="001C6B1F">
        <w:t xml:space="preserve">., Cornejo, M. D., Makowski, C., Fair, D. A., Dick, A. S., Sutherland, M. T., Casey, B. J., Barch, D. M., Harms, M. P., Watts, R., Bjork, J. M., </w:t>
      </w:r>
      <w:proofErr w:type="spellStart"/>
      <w:r w:rsidRPr="001C6B1F">
        <w:t>Garavan</w:t>
      </w:r>
      <w:proofErr w:type="spellEnd"/>
      <w:r w:rsidRPr="001C6B1F">
        <w:t xml:space="preserve">, H. P., Hilmer, L., </w:t>
      </w:r>
      <w:proofErr w:type="spellStart"/>
      <w:r w:rsidRPr="001C6B1F">
        <w:t>Pung</w:t>
      </w:r>
      <w:proofErr w:type="spellEnd"/>
      <w:r w:rsidRPr="001C6B1F">
        <w:t xml:space="preserve">, C. J., </w:t>
      </w:r>
      <w:proofErr w:type="spellStart"/>
      <w:r w:rsidRPr="001C6B1F">
        <w:t>Sicat</w:t>
      </w:r>
      <w:proofErr w:type="spellEnd"/>
      <w:r w:rsidRPr="001C6B1F">
        <w:t xml:space="preserve">, C. S., Kuperman, J., Bartsch, H., Xue, F., … Dale, A. M. (2019). Image processing and analysis methods for the Adolescent Brain Cognitive Development Study. </w:t>
      </w:r>
      <w:proofErr w:type="spellStart"/>
      <w:r w:rsidRPr="001C6B1F">
        <w:t>NeuroImage</w:t>
      </w:r>
      <w:proofErr w:type="spellEnd"/>
      <w:r w:rsidRPr="001C6B1F">
        <w:t>, 202, 116091. https://doi.org/10.1016/j.neuroimage.2019.116091</w:t>
      </w:r>
    </w:p>
    <w:p w14:paraId="41393B31" w14:textId="77777777" w:rsidR="001C6B1F" w:rsidRPr="001C6B1F" w:rsidRDefault="001C6B1F" w:rsidP="001C6B1F">
      <w:pPr>
        <w:pStyle w:val="Bibliography"/>
      </w:pPr>
      <w:r w:rsidRPr="001C6B1F">
        <w:t xml:space="preserve">Hu, X., Du, M., Chen, L., Li, L., Zhou, M., Zhang, L., Liu, Q., Lu, L., </w:t>
      </w:r>
      <w:proofErr w:type="spellStart"/>
      <w:r w:rsidRPr="001C6B1F">
        <w:t>Mreedha</w:t>
      </w:r>
      <w:proofErr w:type="spellEnd"/>
      <w:r w:rsidRPr="001C6B1F">
        <w:t>, K., Huang, X., &amp; Gong, Q. (2017). Meta-analytic investigations of common and distinct grey matter alterations in youths and adults with obsessive-compulsive disorder. Neuroscience &amp; Biobehavioral Reviews, 78, 91–103. https://doi.org/10.1016/j.neubiorev.2017.04.012</w:t>
      </w:r>
    </w:p>
    <w:p w14:paraId="4BA09147" w14:textId="77777777" w:rsidR="001C6B1F" w:rsidRPr="001C6B1F" w:rsidRDefault="001C6B1F" w:rsidP="001C6B1F">
      <w:pPr>
        <w:pStyle w:val="Bibliography"/>
      </w:pPr>
      <w:proofErr w:type="spellStart"/>
      <w:r w:rsidRPr="001C6B1F">
        <w:t>Jovicich</w:t>
      </w:r>
      <w:proofErr w:type="spellEnd"/>
      <w:r w:rsidRPr="001C6B1F">
        <w:t xml:space="preserve">, J., </w:t>
      </w:r>
      <w:proofErr w:type="spellStart"/>
      <w:r w:rsidRPr="001C6B1F">
        <w:t>Czanner</w:t>
      </w:r>
      <w:proofErr w:type="spellEnd"/>
      <w:r w:rsidRPr="001C6B1F">
        <w:t xml:space="preserve">, S., Greve, D., Haley, E., van der </w:t>
      </w:r>
      <w:proofErr w:type="spellStart"/>
      <w:r w:rsidRPr="001C6B1F">
        <w:t>Kouwe</w:t>
      </w:r>
      <w:proofErr w:type="spellEnd"/>
      <w:r w:rsidRPr="001C6B1F">
        <w:t xml:space="preserve">, A., </w:t>
      </w:r>
      <w:proofErr w:type="spellStart"/>
      <w:r w:rsidRPr="001C6B1F">
        <w:t>Gollub</w:t>
      </w:r>
      <w:proofErr w:type="spellEnd"/>
      <w:r w:rsidRPr="001C6B1F">
        <w:t xml:space="preserve">, R., Kennedy, D., Schmitt, F., Brown, G., </w:t>
      </w:r>
      <w:proofErr w:type="spellStart"/>
      <w:r w:rsidRPr="001C6B1F">
        <w:t>MacFall</w:t>
      </w:r>
      <w:proofErr w:type="spellEnd"/>
      <w:r w:rsidRPr="001C6B1F">
        <w:t>, J., Fischl, B., &amp; Dale, A. (2006). Reliability in multi-</w:t>
      </w:r>
      <w:r w:rsidRPr="001C6B1F">
        <w:lastRenderedPageBreak/>
        <w:t xml:space="preserve">site structural MRI studies: Effects of gradient non-linearity correction on phantom and human data. </w:t>
      </w:r>
      <w:proofErr w:type="spellStart"/>
      <w:r w:rsidRPr="001C6B1F">
        <w:t>NeuroImage</w:t>
      </w:r>
      <w:proofErr w:type="spellEnd"/>
      <w:r w:rsidRPr="001C6B1F">
        <w:t>, 30(2), 436–443. https://doi.org/10.1016/j.neuroimage.2005.09.046</w:t>
      </w:r>
    </w:p>
    <w:p w14:paraId="69F23FC2" w14:textId="77777777" w:rsidR="001C6B1F" w:rsidRPr="001C6B1F" w:rsidRDefault="001C6B1F" w:rsidP="001C6B1F">
      <w:pPr>
        <w:pStyle w:val="Bibliography"/>
      </w:pPr>
      <w:proofErr w:type="spellStart"/>
      <w:r w:rsidRPr="001C6B1F">
        <w:t>Karno</w:t>
      </w:r>
      <w:proofErr w:type="spellEnd"/>
      <w:r w:rsidRPr="001C6B1F">
        <w:t>, M., Golding, J. M., Sorenson, S. B., &amp; Burnam, M. A. (1988). The Epidemiology of Obsessive-Compulsive Disorder in Five US Communities. Arch Gen Psychiatry, 45(12), 1094–1099. https://doi.org/10.1001/archpsyc.1988.01800360042006</w:t>
      </w:r>
    </w:p>
    <w:p w14:paraId="0D84F60F" w14:textId="77777777" w:rsidR="001C6B1F" w:rsidRPr="001C6B1F" w:rsidRDefault="001C6B1F" w:rsidP="001C6B1F">
      <w:pPr>
        <w:pStyle w:val="Bibliography"/>
      </w:pPr>
      <w:r w:rsidRPr="001C6B1F">
        <w:t xml:space="preserve">Kessler, R. C., </w:t>
      </w:r>
      <w:proofErr w:type="spellStart"/>
      <w:r w:rsidRPr="001C6B1F">
        <w:t>Ormel</w:t>
      </w:r>
      <w:proofErr w:type="spellEnd"/>
      <w:r w:rsidRPr="001C6B1F">
        <w:t xml:space="preserve">, J., Petukhova, M., McLaughlin, K. A., Green, J. G., Russo, L. J., Stein, D. J., Zaslavsky, A. M., Aguilar-Gaxiola, S., Alonso, J., Andrade, L., </w:t>
      </w:r>
      <w:proofErr w:type="spellStart"/>
      <w:r w:rsidRPr="001C6B1F">
        <w:t>Benjet</w:t>
      </w:r>
      <w:proofErr w:type="spellEnd"/>
      <w:r w:rsidRPr="001C6B1F">
        <w:t xml:space="preserve">, C., de Girolamo, G., de Graaf, R., </w:t>
      </w:r>
      <w:proofErr w:type="spellStart"/>
      <w:r w:rsidRPr="001C6B1F">
        <w:t>Demyttenaere</w:t>
      </w:r>
      <w:proofErr w:type="spellEnd"/>
      <w:r w:rsidRPr="001C6B1F">
        <w:t xml:space="preserve">, K., Fayyad, J., </w:t>
      </w:r>
      <w:proofErr w:type="spellStart"/>
      <w:r w:rsidRPr="001C6B1F">
        <w:t>Haro</w:t>
      </w:r>
      <w:proofErr w:type="spellEnd"/>
      <w:r w:rsidRPr="001C6B1F">
        <w:t xml:space="preserve">, J. M., Hu, C. </w:t>
      </w:r>
      <w:proofErr w:type="spellStart"/>
      <w:r w:rsidRPr="001C6B1F">
        <w:t>yi</w:t>
      </w:r>
      <w:proofErr w:type="spellEnd"/>
      <w:r w:rsidRPr="001C6B1F">
        <w:t xml:space="preserve">, Karam, A., … </w:t>
      </w:r>
      <w:proofErr w:type="spellStart"/>
      <w:r w:rsidRPr="001C6B1F">
        <w:t>Üstün</w:t>
      </w:r>
      <w:proofErr w:type="spellEnd"/>
      <w:r w:rsidRPr="001C6B1F">
        <w:t>, T. B. (2011). Development of Lifetime Comorbidity in the World Health Organization World Mental Health Surveys. Arch Gen Psychiatry, 68(1), 90–100. https://doi.org/10.1001/archgenpsychiatry.2010.180</w:t>
      </w:r>
    </w:p>
    <w:p w14:paraId="40E0453D" w14:textId="77777777" w:rsidR="001C6B1F" w:rsidRPr="001C6B1F" w:rsidRDefault="001C6B1F" w:rsidP="001C6B1F">
      <w:pPr>
        <w:pStyle w:val="Bibliography"/>
      </w:pPr>
      <w:r w:rsidRPr="001C6B1F">
        <w:t xml:space="preserve">Nelson, E. C., Hanna, G. L., </w:t>
      </w:r>
      <w:proofErr w:type="spellStart"/>
      <w:r w:rsidRPr="001C6B1F">
        <w:t>Hudziak</w:t>
      </w:r>
      <w:proofErr w:type="spellEnd"/>
      <w:r w:rsidRPr="001C6B1F">
        <w:t xml:space="preserve">, J. J., </w:t>
      </w:r>
      <w:proofErr w:type="spellStart"/>
      <w:r w:rsidRPr="001C6B1F">
        <w:t>Botteron</w:t>
      </w:r>
      <w:proofErr w:type="spellEnd"/>
      <w:r w:rsidRPr="001C6B1F">
        <w:t>, K. N., Heath, A. C., &amp; Todd, R. D. (2001). Obsessive-Compulsive Scale of the Child Behavior Checklist: Specificity, Sensitivity, and Predictive Power. Pediatrics, 108(1), e14–e14. https://doi.org/10.1542/peds.108.1.e14</w:t>
      </w:r>
    </w:p>
    <w:p w14:paraId="76CCF9F1" w14:textId="77777777" w:rsidR="001C6B1F" w:rsidRPr="001C6B1F" w:rsidRDefault="001C6B1F" w:rsidP="001C6B1F">
      <w:pPr>
        <w:pStyle w:val="Bibliography"/>
      </w:pPr>
      <w:proofErr w:type="spellStart"/>
      <w:r w:rsidRPr="001C6B1F">
        <w:t>Nosari</w:t>
      </w:r>
      <w:proofErr w:type="spellEnd"/>
      <w:r w:rsidRPr="001C6B1F">
        <w:t xml:space="preserve">, G., Delvecchio, G., </w:t>
      </w:r>
      <w:proofErr w:type="spellStart"/>
      <w:r w:rsidRPr="001C6B1F">
        <w:t>Diwadkar</w:t>
      </w:r>
      <w:proofErr w:type="spellEnd"/>
      <w:r w:rsidRPr="001C6B1F">
        <w:t xml:space="preserve">, V. A., &amp; Brambilla, P. (2024). Brain Imaging in Psychiatry. In A. Tasman, M. B. Riba, R. D. Alarcón, C. A. Alfonso, S. </w:t>
      </w:r>
      <w:proofErr w:type="spellStart"/>
      <w:r w:rsidRPr="001C6B1F">
        <w:t>Kanba</w:t>
      </w:r>
      <w:proofErr w:type="spellEnd"/>
      <w:r w:rsidRPr="001C6B1F">
        <w:t xml:space="preserve">, D. </w:t>
      </w:r>
      <w:proofErr w:type="spellStart"/>
      <w:r w:rsidRPr="001C6B1F">
        <w:t>Lecic-Tosevski</w:t>
      </w:r>
      <w:proofErr w:type="spellEnd"/>
      <w:r w:rsidRPr="001C6B1F">
        <w:t xml:space="preserve">, D. M. </w:t>
      </w:r>
      <w:proofErr w:type="spellStart"/>
      <w:r w:rsidRPr="001C6B1F">
        <w:t>Ndetei</w:t>
      </w:r>
      <w:proofErr w:type="spellEnd"/>
      <w:r w:rsidRPr="001C6B1F">
        <w:t>, C. H. Ng, &amp; T. G. Schulze (Eds.), Tasman’s Psychiatry (pp. 1285–1316). Springer International Publishing. https://doi.org/10.1007/978-3-030-51366-5_115</w:t>
      </w:r>
    </w:p>
    <w:p w14:paraId="309D8904" w14:textId="77777777" w:rsidR="001C6B1F" w:rsidRPr="001C6B1F" w:rsidRDefault="001C6B1F" w:rsidP="001C6B1F">
      <w:pPr>
        <w:pStyle w:val="Bibliography"/>
      </w:pPr>
      <w:r w:rsidRPr="001C6B1F">
        <w:t xml:space="preserve">Offord, D. R., Boyle, M. H., Racine, Y., </w:t>
      </w:r>
      <w:proofErr w:type="spellStart"/>
      <w:r w:rsidRPr="001C6B1F">
        <w:t>Szatmari</w:t>
      </w:r>
      <w:proofErr w:type="spellEnd"/>
      <w:r w:rsidRPr="001C6B1F">
        <w:t xml:space="preserve">, P., Fleming, J. E., Sanford, M., &amp; Lipman, E. L. (1996). Integrating Assessment Data from Multiple Informants. Journal of the </w:t>
      </w:r>
      <w:r w:rsidRPr="001C6B1F">
        <w:lastRenderedPageBreak/>
        <w:t>American Academy of Child &amp; Adolescent Psychiatry, 35(8), 1078–1085. https://doi.org/10.1097/00004583-199608000-00019</w:t>
      </w:r>
    </w:p>
    <w:p w14:paraId="269E18AD" w14:textId="77777777" w:rsidR="001C6B1F" w:rsidRPr="001C6B1F" w:rsidRDefault="001C6B1F" w:rsidP="001C6B1F">
      <w:pPr>
        <w:pStyle w:val="Bibliography"/>
      </w:pPr>
      <w:proofErr w:type="spellStart"/>
      <w:r w:rsidRPr="001C6B1F">
        <w:t>Picó</w:t>
      </w:r>
      <w:proofErr w:type="spellEnd"/>
      <w:r w:rsidRPr="001C6B1F">
        <w:t xml:space="preserve">-Pérez, M., Moreira, P. S., de Melo Ferreira, V., </w:t>
      </w:r>
      <w:proofErr w:type="spellStart"/>
      <w:r w:rsidRPr="001C6B1F">
        <w:t>Radua</w:t>
      </w:r>
      <w:proofErr w:type="spellEnd"/>
      <w:r w:rsidRPr="001C6B1F">
        <w:t xml:space="preserve">, J., </w:t>
      </w:r>
      <w:proofErr w:type="spellStart"/>
      <w:r w:rsidRPr="001C6B1F">
        <w:t>Mataix</w:t>
      </w:r>
      <w:proofErr w:type="spellEnd"/>
      <w:r w:rsidRPr="001C6B1F">
        <w:t>-Cols, D., Sousa, N., Soriano-Mas, C., &amp; Morgado, P. (2020). Modality-specific overlaps in brain structure and function in obsessive-compulsive disorder: Multimodal meta-analysis of case-control MRI studies. Neuroscience &amp; Biobehavioral Reviews, 112, 83–94. https://doi.org/10.1016/j.neubiorev.2020.01.033</w:t>
      </w:r>
    </w:p>
    <w:p w14:paraId="1A255D7F" w14:textId="77777777" w:rsidR="001C6B1F" w:rsidRPr="001C6B1F" w:rsidRDefault="001C6B1F" w:rsidP="001C6B1F">
      <w:pPr>
        <w:pStyle w:val="Bibliography"/>
      </w:pPr>
      <w:r w:rsidRPr="001C6B1F">
        <w:t xml:space="preserve">Ren, H., Wang, X., Wang, S., &amp; Zhang, Z. (2019). Predict Fluid Intelligence of Adolescent Using Ensemble Learning. In K. M. Pohl, W. K. Thompson, E. </w:t>
      </w:r>
      <w:proofErr w:type="spellStart"/>
      <w:r w:rsidRPr="001C6B1F">
        <w:t>Adeli</w:t>
      </w:r>
      <w:proofErr w:type="spellEnd"/>
      <w:r w:rsidRPr="001C6B1F">
        <w:t xml:space="preserve">, &amp; M. G. </w:t>
      </w:r>
      <w:proofErr w:type="spellStart"/>
      <w:r w:rsidRPr="001C6B1F">
        <w:t>Linguraru</w:t>
      </w:r>
      <w:proofErr w:type="spellEnd"/>
      <w:r w:rsidRPr="001C6B1F">
        <w:t xml:space="preserve"> (Eds.), Adolescent Brain Cognitive Development Neurocognitive Prediction (pp. 66–73). Springer International Publishing.</w:t>
      </w:r>
    </w:p>
    <w:p w14:paraId="268090E7" w14:textId="77777777" w:rsidR="001C6B1F" w:rsidRPr="001C6B1F" w:rsidRDefault="001C6B1F" w:rsidP="001C6B1F">
      <w:pPr>
        <w:pStyle w:val="Bibliography"/>
      </w:pPr>
      <w:r w:rsidRPr="001C6B1F">
        <w:t>Reyes, A. D. L. (2013). Strategic objectives for improving understanding of informant discrepancies in developmental psychopathology research. Development and Psychopathology, 25(3), 669–682. https://doi.org/10.1017/S0954579413000096</w:t>
      </w:r>
    </w:p>
    <w:p w14:paraId="2D43B780" w14:textId="77777777" w:rsidR="001C6B1F" w:rsidRPr="001C6B1F" w:rsidRDefault="001C6B1F" w:rsidP="001C6B1F">
      <w:pPr>
        <w:pStyle w:val="Bibliography"/>
      </w:pPr>
      <w:proofErr w:type="spellStart"/>
      <w:r w:rsidRPr="001C6B1F">
        <w:t>Salbach</w:t>
      </w:r>
      <w:proofErr w:type="spellEnd"/>
      <w:r w:rsidRPr="001C6B1F">
        <w:t>-Andrae, H., Lenz, K., &amp; Lehmkuhl, U. (2009). Patterns of agreement among parent, teacher and youth ratings in a referred sample. European Psychiatry, 24(5), 345–351. https://doi.org/10.1016/j.eurpsy.2008.07.008</w:t>
      </w:r>
    </w:p>
    <w:p w14:paraId="19E36B37" w14:textId="77777777" w:rsidR="001C6B1F" w:rsidRPr="001C6B1F" w:rsidRDefault="001C6B1F" w:rsidP="001C6B1F">
      <w:pPr>
        <w:pStyle w:val="Bibliography"/>
      </w:pPr>
      <w:r w:rsidRPr="001C6B1F">
        <w:t>Silverman, W. K., &amp; Eisen, A. R. (1992). Age Differences in the Reliability of Parent and Child Reports of Child Anxious Symptomatology Using a Structured Interview. Journal of the American Academy of Child &amp; Adolescent Psychiatry, 31(1), 117–124. https://doi.org/10.1097/00004583-199201000-00018</w:t>
      </w:r>
    </w:p>
    <w:p w14:paraId="4494DBEC" w14:textId="77777777" w:rsidR="001C6B1F" w:rsidRPr="001C6B1F" w:rsidRDefault="001C6B1F" w:rsidP="001C6B1F">
      <w:pPr>
        <w:pStyle w:val="Bibliography"/>
        <w:rPr>
          <w:lang w:val="nb-NO"/>
        </w:rPr>
      </w:pPr>
      <w:r w:rsidRPr="001C6B1F">
        <w:lastRenderedPageBreak/>
        <w:t xml:space="preserve">Slade, T., &amp; Watson, D. (2006). The structure of common DSM-IV and ICD-10 mental disorders in the Australian general population. </w:t>
      </w:r>
      <w:r w:rsidRPr="001C6B1F">
        <w:rPr>
          <w:lang w:val="nb-NO"/>
        </w:rPr>
        <w:t>Psychol. Med, 36(11), 1593–1600. https://doi.org/10.1017/S0033291706008452</w:t>
      </w:r>
    </w:p>
    <w:p w14:paraId="1DC5B664" w14:textId="77777777" w:rsidR="001C6B1F" w:rsidRPr="001C6B1F" w:rsidRDefault="001C6B1F" w:rsidP="001C6B1F">
      <w:pPr>
        <w:pStyle w:val="Bibliography"/>
      </w:pPr>
      <w:r w:rsidRPr="001C6B1F">
        <w:rPr>
          <w:lang w:val="nb-NO"/>
        </w:rPr>
        <w:t xml:space="preserve">van den </w:t>
      </w:r>
      <w:proofErr w:type="spellStart"/>
      <w:r w:rsidRPr="001C6B1F">
        <w:rPr>
          <w:lang w:val="nb-NO"/>
        </w:rPr>
        <w:t>Heuvel</w:t>
      </w:r>
      <w:proofErr w:type="spellEnd"/>
      <w:r w:rsidRPr="001C6B1F">
        <w:rPr>
          <w:lang w:val="nb-NO"/>
        </w:rPr>
        <w:t xml:space="preserve">, O. A., </w:t>
      </w:r>
      <w:proofErr w:type="spellStart"/>
      <w:r w:rsidRPr="001C6B1F">
        <w:rPr>
          <w:lang w:val="nb-NO"/>
        </w:rPr>
        <w:t>Remijnse</w:t>
      </w:r>
      <w:proofErr w:type="spellEnd"/>
      <w:r w:rsidRPr="001C6B1F">
        <w:rPr>
          <w:lang w:val="nb-NO"/>
        </w:rPr>
        <w:t xml:space="preserve">, P. L., </w:t>
      </w:r>
      <w:proofErr w:type="spellStart"/>
      <w:r w:rsidRPr="001C6B1F">
        <w:rPr>
          <w:lang w:val="nb-NO"/>
        </w:rPr>
        <w:t>Mataix-Cols</w:t>
      </w:r>
      <w:proofErr w:type="spellEnd"/>
      <w:r w:rsidRPr="001C6B1F">
        <w:rPr>
          <w:lang w:val="nb-NO"/>
        </w:rPr>
        <w:t xml:space="preserve">, D., </w:t>
      </w:r>
      <w:proofErr w:type="spellStart"/>
      <w:r w:rsidRPr="001C6B1F">
        <w:rPr>
          <w:lang w:val="nb-NO"/>
        </w:rPr>
        <w:t>Vrenken</w:t>
      </w:r>
      <w:proofErr w:type="spellEnd"/>
      <w:r w:rsidRPr="001C6B1F">
        <w:rPr>
          <w:lang w:val="nb-NO"/>
        </w:rPr>
        <w:t xml:space="preserve">, H., </w:t>
      </w:r>
      <w:proofErr w:type="spellStart"/>
      <w:r w:rsidRPr="001C6B1F">
        <w:rPr>
          <w:lang w:val="nb-NO"/>
        </w:rPr>
        <w:t>Groenewegen</w:t>
      </w:r>
      <w:proofErr w:type="spellEnd"/>
      <w:r w:rsidRPr="001C6B1F">
        <w:rPr>
          <w:lang w:val="nb-NO"/>
        </w:rPr>
        <w:t xml:space="preserve">, H. J., </w:t>
      </w:r>
      <w:proofErr w:type="spellStart"/>
      <w:r w:rsidRPr="001C6B1F">
        <w:rPr>
          <w:lang w:val="nb-NO"/>
        </w:rPr>
        <w:t>Uylings</w:t>
      </w:r>
      <w:proofErr w:type="spellEnd"/>
      <w:r w:rsidRPr="001C6B1F">
        <w:rPr>
          <w:lang w:val="nb-NO"/>
        </w:rPr>
        <w:t xml:space="preserve">, H. B. M., van </w:t>
      </w:r>
      <w:proofErr w:type="spellStart"/>
      <w:r w:rsidRPr="001C6B1F">
        <w:rPr>
          <w:lang w:val="nb-NO"/>
        </w:rPr>
        <w:t>Balkom</w:t>
      </w:r>
      <w:proofErr w:type="spellEnd"/>
      <w:r w:rsidRPr="001C6B1F">
        <w:rPr>
          <w:lang w:val="nb-NO"/>
        </w:rPr>
        <w:t xml:space="preserve">, A. J. L. M., &amp; </w:t>
      </w:r>
      <w:proofErr w:type="spellStart"/>
      <w:r w:rsidRPr="001C6B1F">
        <w:rPr>
          <w:lang w:val="nb-NO"/>
        </w:rPr>
        <w:t>Veltman</w:t>
      </w:r>
      <w:proofErr w:type="spellEnd"/>
      <w:r w:rsidRPr="001C6B1F">
        <w:rPr>
          <w:lang w:val="nb-NO"/>
        </w:rPr>
        <w:t xml:space="preserve">, D. J. (2009). </w:t>
      </w:r>
      <w:r w:rsidRPr="001C6B1F">
        <w:t>The major symptom dimensions of obsessive-compulsive disorder are mediated by partially distinct neural systems. Brain: A Journal of Neurology, 132(Pt 4), 853–868. https://doi.org/10.1093/brain/awn267</w:t>
      </w:r>
    </w:p>
    <w:p w14:paraId="44F2E302" w14:textId="77777777" w:rsidR="001C6B1F" w:rsidRPr="001C6B1F" w:rsidRDefault="001C6B1F" w:rsidP="001C6B1F">
      <w:pPr>
        <w:pStyle w:val="Bibliography"/>
      </w:pPr>
      <w:r w:rsidRPr="001C6B1F">
        <w:t xml:space="preserve">van den Heuvel, O. A., van </w:t>
      </w:r>
      <w:proofErr w:type="spellStart"/>
      <w:r w:rsidRPr="001C6B1F">
        <w:t>Wingen</w:t>
      </w:r>
      <w:proofErr w:type="spellEnd"/>
      <w:r w:rsidRPr="001C6B1F">
        <w:t xml:space="preserve">, G., Soriano-Mas, C., Alonso, P., Chamberlain, S. R., </w:t>
      </w:r>
      <w:proofErr w:type="spellStart"/>
      <w:r w:rsidRPr="001C6B1F">
        <w:t>Nakamae</w:t>
      </w:r>
      <w:proofErr w:type="spellEnd"/>
      <w:r w:rsidRPr="001C6B1F">
        <w:t xml:space="preserve">, T., Denys, D., </w:t>
      </w:r>
      <w:proofErr w:type="spellStart"/>
      <w:r w:rsidRPr="001C6B1F">
        <w:t>Goudriaan</w:t>
      </w:r>
      <w:proofErr w:type="spellEnd"/>
      <w:r w:rsidRPr="001C6B1F">
        <w:t>, A. E., &amp; Veltman, D. J. (2016). Brain circuitry of compulsivity. European Neuropsychopharmacology: The Journal of the European College of Neuropsychopharmacology, 26(5), 810–827. https://doi.org/10.1016/j.euroneuro.2015.12.005</w:t>
      </w:r>
    </w:p>
    <w:p w14:paraId="34FBA4E9" w14:textId="77777777" w:rsidR="001C6B1F" w:rsidRPr="001C6B1F" w:rsidRDefault="001C6B1F" w:rsidP="001C6B1F">
      <w:pPr>
        <w:pStyle w:val="Bibliography"/>
      </w:pPr>
      <w:r w:rsidRPr="001C6B1F">
        <w:t xml:space="preserve">Wang, Z., Fontaine, M., Cyr, M., Rynn, M. A., Simpson, H. B., Marsh, R., &amp; </w:t>
      </w:r>
      <w:proofErr w:type="spellStart"/>
      <w:r w:rsidRPr="001C6B1F">
        <w:t>Pagliaccio</w:t>
      </w:r>
      <w:proofErr w:type="spellEnd"/>
      <w:r w:rsidRPr="001C6B1F">
        <w:t>, D. (2022). Subcortical shape in pediatric and adult obsessive-compulsive disorder. Depression and Anxiety, 39(6), 504–514. https://doi.org/10.1002/da.23261</w:t>
      </w:r>
    </w:p>
    <w:p w14:paraId="34F248AD" w14:textId="77777777" w:rsidR="001C6B1F" w:rsidRPr="001C6B1F" w:rsidRDefault="001C6B1F" w:rsidP="001C6B1F">
      <w:pPr>
        <w:pStyle w:val="Bibliography"/>
      </w:pPr>
      <w:r w:rsidRPr="001C6B1F">
        <w:t>Weisz, J. R., Doss, A. J., &amp; Hawley, K. M. (2005). Youth Psychotherapy Outcome Research: A Review and Critique of the Evidence Base. Annual Review of Psychology, 56(Volume 56, 2005), 337–363. https://doi.org/10.1146/annurev.psych.55.090902.141449</w:t>
      </w:r>
    </w:p>
    <w:p w14:paraId="4DDADA02" w14:textId="77777777" w:rsidR="001C6B1F" w:rsidRPr="001C6B1F" w:rsidRDefault="001C6B1F" w:rsidP="001C6B1F">
      <w:pPr>
        <w:pStyle w:val="Bibliography"/>
      </w:pPr>
      <w:r w:rsidRPr="001C6B1F">
        <w:t xml:space="preserve">Wells, W. M., Viola, P., </w:t>
      </w:r>
      <w:proofErr w:type="spellStart"/>
      <w:r w:rsidRPr="001C6B1F">
        <w:t>Atsumi</w:t>
      </w:r>
      <w:proofErr w:type="spellEnd"/>
      <w:r w:rsidRPr="001C6B1F">
        <w:t xml:space="preserve">, H., Nakajima, S., &amp; </w:t>
      </w:r>
      <w:proofErr w:type="spellStart"/>
      <w:r w:rsidRPr="001C6B1F">
        <w:t>Kikinis</w:t>
      </w:r>
      <w:proofErr w:type="spellEnd"/>
      <w:r w:rsidRPr="001C6B1F">
        <w:t>, R. (1996). Multi-modal volume registration by maximization of mutual information. Med Image Anal, 1(1), 35–51. https://doi.org/10.1016/S1361-8415(01)80004-9</w:t>
      </w:r>
    </w:p>
    <w:p w14:paraId="5FEA4B4D" w14:textId="77777777" w:rsidR="001C6B1F" w:rsidRPr="001C6B1F" w:rsidRDefault="001C6B1F" w:rsidP="001C6B1F">
      <w:pPr>
        <w:pStyle w:val="Bibliography"/>
      </w:pPr>
      <w:r w:rsidRPr="001C6B1F">
        <w:lastRenderedPageBreak/>
        <w:t xml:space="preserve">Wu, X., Yu, G., Zhang, K., Feng, J., Zhang, J., Sahakian, B. J., &amp; Robbins, T. W. (2022). Symptom-Based Profiling and Multimodal Neuroimaging of a Large </w:t>
      </w:r>
      <w:proofErr w:type="spellStart"/>
      <w:r w:rsidRPr="001C6B1F">
        <w:t>Preteenage</w:t>
      </w:r>
      <w:proofErr w:type="spellEnd"/>
      <w:r w:rsidRPr="001C6B1F">
        <w:t xml:space="preserve"> Population Identifies Distinct Obsessive-Compulsive Disorder–like Subtypes </w:t>
      </w:r>
      <w:proofErr w:type="gramStart"/>
      <w:r w:rsidRPr="001C6B1F">
        <w:t>With</w:t>
      </w:r>
      <w:proofErr w:type="gramEnd"/>
      <w:r w:rsidRPr="001C6B1F">
        <w:t xml:space="preserve"> Neurocognitive Differences. Biological </w:t>
      </w:r>
      <w:proofErr w:type="gramStart"/>
      <w:r w:rsidRPr="001C6B1F">
        <w:t>Psychiatry :</w:t>
      </w:r>
      <w:proofErr w:type="gramEnd"/>
      <w:r w:rsidRPr="001C6B1F">
        <w:t xml:space="preserve"> Cognitive Neuroscience and Neuroimaging, 7(11), 1078–1089. https://doi.org/10.1016/j.bpsc.2021.06.011</w:t>
      </w:r>
    </w:p>
    <w:p w14:paraId="47D85E6C" w14:textId="67A7A311"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3"/>
      <w:footerReference w:type="defaul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Margrete Soya Heimvik" w:date="2025-03-03T10:05:00Z" w:initials="MH">
    <w:p w14:paraId="5EBA7AAF" w14:textId="77777777" w:rsidR="00ED3E68" w:rsidRDefault="00ED3E68" w:rsidP="00ED3E68">
      <w:r>
        <w:rPr>
          <w:rStyle w:val="CommentReference"/>
        </w:rPr>
        <w:annotationRef/>
      </w:r>
      <w:r>
        <w:rPr>
          <w:color w:val="000000"/>
          <w:sz w:val="20"/>
          <w:szCs w:val="20"/>
        </w:rPr>
        <w:t>squared-error and absolute error  (regression) or what for multi class? Am I doing multi class, ordinal scale since symptoms are reported on scale?</w:t>
      </w:r>
    </w:p>
  </w:comment>
  <w:comment w:id="21" w:author="Margrete Soya Heimvik" w:date="2025-03-03T09:09:00Z" w:initials="MH">
    <w:p w14:paraId="52DC91E1" w14:textId="74640381" w:rsidR="005F6551" w:rsidRDefault="005F6551" w:rsidP="005F6551">
      <w:r>
        <w:rPr>
          <w:rStyle w:val="CommentReference"/>
        </w:rPr>
        <w:annotationRef/>
      </w:r>
      <w:r>
        <w:rPr>
          <w:sz w:val="20"/>
          <w:szCs w:val="20"/>
        </w:rPr>
        <w:t>(1) grad warp correction</w:t>
      </w:r>
    </w:p>
    <w:p w14:paraId="72D53D27" w14:textId="77777777" w:rsidR="005F6551" w:rsidRDefault="005F6551" w:rsidP="005F6551">
      <w:r>
        <w:rPr>
          <w:sz w:val="20"/>
          <w:szCs w:val="20"/>
        </w:rPr>
        <w:t xml:space="preserve">(2) bias field correction </w:t>
      </w:r>
    </w:p>
    <w:p w14:paraId="7B5EE502" w14:textId="77777777" w:rsidR="005F6551" w:rsidRDefault="005F6551" w:rsidP="005F6551">
      <w:r>
        <w:rPr>
          <w:sz w:val="20"/>
          <w:szCs w:val="20"/>
        </w:rPr>
        <w:t>(3) resample to isotr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BA7AAF" w15:done="0"/>
  <w15:commentEx w15:paraId="7B5EE5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0FE2B9" w16cex:dateUtc="2025-03-03T09:05:00Z"/>
  <w16cex:commentExtensible w16cex:durableId="488CEDEB" w16cex:dateUtc="2025-03-03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BA7AAF" w16cid:durableId="740FE2B9"/>
  <w16cid:commentId w16cid:paraId="7B5EE502" w16cid:durableId="488CE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972056" w14:textId="77777777" w:rsidR="004816CF" w:rsidRDefault="004816CF" w:rsidP="000314D7">
      <w:r>
        <w:separator/>
      </w:r>
    </w:p>
  </w:endnote>
  <w:endnote w:type="continuationSeparator" w:id="0">
    <w:p w14:paraId="2508769F" w14:textId="77777777" w:rsidR="004816CF" w:rsidRDefault="004816CF"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notTrueType/>
    <w:pitch w:val="default"/>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AD1FF9" w14:textId="77777777" w:rsidR="004816CF" w:rsidRDefault="004816CF" w:rsidP="000314D7">
      <w:r>
        <w:separator/>
      </w:r>
    </w:p>
  </w:footnote>
  <w:footnote w:type="continuationSeparator" w:id="0">
    <w:p w14:paraId="15D70B62" w14:textId="77777777" w:rsidR="004816CF" w:rsidRDefault="004816CF"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AF6171"/>
    <w:multiLevelType w:val="multilevel"/>
    <w:tmpl w:val="C8D88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EB2176"/>
    <w:multiLevelType w:val="multilevel"/>
    <w:tmpl w:val="E2208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A30E1E"/>
    <w:multiLevelType w:val="multilevel"/>
    <w:tmpl w:val="AC387E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18"/>
  </w:num>
  <w:num w:numId="2" w16cid:durableId="49116651">
    <w:abstractNumId w:val="22"/>
  </w:num>
  <w:num w:numId="3" w16cid:durableId="917128964">
    <w:abstractNumId w:val="23"/>
  </w:num>
  <w:num w:numId="4" w16cid:durableId="1421178754">
    <w:abstractNumId w:val="21"/>
  </w:num>
  <w:num w:numId="5" w16cid:durableId="466169287">
    <w:abstractNumId w:val="16"/>
  </w:num>
  <w:num w:numId="6" w16cid:durableId="915821295">
    <w:abstractNumId w:val="11"/>
  </w:num>
  <w:num w:numId="7" w16cid:durableId="101146351">
    <w:abstractNumId w:val="4"/>
  </w:num>
  <w:num w:numId="8" w16cid:durableId="75716019">
    <w:abstractNumId w:val="3"/>
  </w:num>
  <w:num w:numId="9" w16cid:durableId="1999993435">
    <w:abstractNumId w:val="19"/>
  </w:num>
  <w:num w:numId="10" w16cid:durableId="1628970331">
    <w:abstractNumId w:val="15"/>
  </w:num>
  <w:num w:numId="11" w16cid:durableId="1148938673">
    <w:abstractNumId w:val="1"/>
  </w:num>
  <w:num w:numId="12" w16cid:durableId="1755079919">
    <w:abstractNumId w:val="17"/>
  </w:num>
  <w:num w:numId="13" w16cid:durableId="1851486757">
    <w:abstractNumId w:val="7"/>
  </w:num>
  <w:num w:numId="14" w16cid:durableId="1411192856">
    <w:abstractNumId w:val="20"/>
  </w:num>
  <w:num w:numId="15" w16cid:durableId="1105417321">
    <w:abstractNumId w:val="2"/>
  </w:num>
  <w:num w:numId="16" w16cid:durableId="1313564883">
    <w:abstractNumId w:val="14"/>
  </w:num>
  <w:num w:numId="17" w16cid:durableId="517238855">
    <w:abstractNumId w:val="5"/>
  </w:num>
  <w:num w:numId="18" w16cid:durableId="169417475">
    <w:abstractNumId w:val="6"/>
  </w:num>
  <w:num w:numId="19" w16cid:durableId="1557008603">
    <w:abstractNumId w:val="10"/>
  </w:num>
  <w:num w:numId="20" w16cid:durableId="2030329127">
    <w:abstractNumId w:val="12"/>
  </w:num>
  <w:num w:numId="21" w16cid:durableId="1192845146">
    <w:abstractNumId w:val="24"/>
  </w:num>
  <w:num w:numId="22" w16cid:durableId="839197748">
    <w:abstractNumId w:val="13"/>
  </w:num>
  <w:num w:numId="23" w16cid:durableId="1734427201">
    <w:abstractNumId w:val="25"/>
  </w:num>
  <w:num w:numId="24" w16cid:durableId="554387785">
    <w:abstractNumId w:val="0"/>
  </w:num>
  <w:num w:numId="25" w16cid:durableId="1768308593">
    <w:abstractNumId w:val="9"/>
  </w:num>
  <w:num w:numId="26" w16cid:durableId="17931570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841"/>
    <w:rsid w:val="00020E0A"/>
    <w:rsid w:val="000314D7"/>
    <w:rsid w:val="000429F0"/>
    <w:rsid w:val="00043986"/>
    <w:rsid w:val="00044472"/>
    <w:rsid w:val="000538FF"/>
    <w:rsid w:val="00054872"/>
    <w:rsid w:val="00055355"/>
    <w:rsid w:val="000631DC"/>
    <w:rsid w:val="00065DC9"/>
    <w:rsid w:val="000736E2"/>
    <w:rsid w:val="000C7A52"/>
    <w:rsid w:val="000D1CCF"/>
    <w:rsid w:val="000E1520"/>
    <w:rsid w:val="001019BC"/>
    <w:rsid w:val="00116889"/>
    <w:rsid w:val="00133118"/>
    <w:rsid w:val="00153638"/>
    <w:rsid w:val="00162758"/>
    <w:rsid w:val="00175BEA"/>
    <w:rsid w:val="00192076"/>
    <w:rsid w:val="00195A4B"/>
    <w:rsid w:val="001A7696"/>
    <w:rsid w:val="001B19AE"/>
    <w:rsid w:val="001C6B1F"/>
    <w:rsid w:val="001D002C"/>
    <w:rsid w:val="001D30A3"/>
    <w:rsid w:val="00201BF6"/>
    <w:rsid w:val="00207F5F"/>
    <w:rsid w:val="0021536D"/>
    <w:rsid w:val="00226F4A"/>
    <w:rsid w:val="002438D6"/>
    <w:rsid w:val="0026337E"/>
    <w:rsid w:val="00266014"/>
    <w:rsid w:val="002A33E0"/>
    <w:rsid w:val="002A428F"/>
    <w:rsid w:val="002A68E0"/>
    <w:rsid w:val="002C5CFE"/>
    <w:rsid w:val="002E31DB"/>
    <w:rsid w:val="00305246"/>
    <w:rsid w:val="00315D9E"/>
    <w:rsid w:val="003205B4"/>
    <w:rsid w:val="0033211D"/>
    <w:rsid w:val="00335D6E"/>
    <w:rsid w:val="00346646"/>
    <w:rsid w:val="003867A7"/>
    <w:rsid w:val="00397C98"/>
    <w:rsid w:val="003A5DF6"/>
    <w:rsid w:val="003B0717"/>
    <w:rsid w:val="003B224D"/>
    <w:rsid w:val="003C4857"/>
    <w:rsid w:val="003D08ED"/>
    <w:rsid w:val="003D4A33"/>
    <w:rsid w:val="003E1D02"/>
    <w:rsid w:val="003E284C"/>
    <w:rsid w:val="00406CA6"/>
    <w:rsid w:val="004144C1"/>
    <w:rsid w:val="00427CEF"/>
    <w:rsid w:val="00430323"/>
    <w:rsid w:val="0043233E"/>
    <w:rsid w:val="00436572"/>
    <w:rsid w:val="0044407B"/>
    <w:rsid w:val="0045013C"/>
    <w:rsid w:val="00453B87"/>
    <w:rsid w:val="004624B7"/>
    <w:rsid w:val="004816CF"/>
    <w:rsid w:val="00485B2C"/>
    <w:rsid w:val="004864AF"/>
    <w:rsid w:val="00487738"/>
    <w:rsid w:val="00490BDA"/>
    <w:rsid w:val="004A64D9"/>
    <w:rsid w:val="004A7304"/>
    <w:rsid w:val="004B4F24"/>
    <w:rsid w:val="004D12B7"/>
    <w:rsid w:val="00503C26"/>
    <w:rsid w:val="00504A34"/>
    <w:rsid w:val="00517FA8"/>
    <w:rsid w:val="0052087C"/>
    <w:rsid w:val="00531398"/>
    <w:rsid w:val="00531F27"/>
    <w:rsid w:val="00533BA9"/>
    <w:rsid w:val="00546AF5"/>
    <w:rsid w:val="005750EB"/>
    <w:rsid w:val="005864CB"/>
    <w:rsid w:val="005A5B9E"/>
    <w:rsid w:val="005A64F2"/>
    <w:rsid w:val="005B2082"/>
    <w:rsid w:val="005B4926"/>
    <w:rsid w:val="005C13C9"/>
    <w:rsid w:val="005C1D2B"/>
    <w:rsid w:val="005F5D5D"/>
    <w:rsid w:val="005F6551"/>
    <w:rsid w:val="00600564"/>
    <w:rsid w:val="00631C3E"/>
    <w:rsid w:val="00631EE4"/>
    <w:rsid w:val="006412E6"/>
    <w:rsid w:val="00644211"/>
    <w:rsid w:val="00652525"/>
    <w:rsid w:val="00656C0F"/>
    <w:rsid w:val="006623E6"/>
    <w:rsid w:val="006868D7"/>
    <w:rsid w:val="006E3BA0"/>
    <w:rsid w:val="00723A5E"/>
    <w:rsid w:val="0072533D"/>
    <w:rsid w:val="007270F6"/>
    <w:rsid w:val="007509D8"/>
    <w:rsid w:val="007530AB"/>
    <w:rsid w:val="00757B4B"/>
    <w:rsid w:val="007623ED"/>
    <w:rsid w:val="0076774D"/>
    <w:rsid w:val="00776997"/>
    <w:rsid w:val="00777A42"/>
    <w:rsid w:val="00785FD6"/>
    <w:rsid w:val="0078765C"/>
    <w:rsid w:val="007B164F"/>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1CE0"/>
    <w:rsid w:val="00847FA3"/>
    <w:rsid w:val="008511C9"/>
    <w:rsid w:val="00851784"/>
    <w:rsid w:val="00863E57"/>
    <w:rsid w:val="008717B8"/>
    <w:rsid w:val="00875DCB"/>
    <w:rsid w:val="0087726B"/>
    <w:rsid w:val="008A3A7A"/>
    <w:rsid w:val="008B2CDF"/>
    <w:rsid w:val="008B3EB6"/>
    <w:rsid w:val="008B4445"/>
    <w:rsid w:val="008B5171"/>
    <w:rsid w:val="008C4364"/>
    <w:rsid w:val="008C5551"/>
    <w:rsid w:val="008D1DCE"/>
    <w:rsid w:val="008D24F5"/>
    <w:rsid w:val="008D3C01"/>
    <w:rsid w:val="008E488F"/>
    <w:rsid w:val="008E7BDD"/>
    <w:rsid w:val="008F04E8"/>
    <w:rsid w:val="0095181D"/>
    <w:rsid w:val="00954488"/>
    <w:rsid w:val="009564E1"/>
    <w:rsid w:val="009768E3"/>
    <w:rsid w:val="00981F6A"/>
    <w:rsid w:val="00982C6A"/>
    <w:rsid w:val="00994931"/>
    <w:rsid w:val="009B6DED"/>
    <w:rsid w:val="009C1375"/>
    <w:rsid w:val="009C15A1"/>
    <w:rsid w:val="009C16B4"/>
    <w:rsid w:val="009C4671"/>
    <w:rsid w:val="009D3255"/>
    <w:rsid w:val="009D758D"/>
    <w:rsid w:val="009E4FE2"/>
    <w:rsid w:val="009F2910"/>
    <w:rsid w:val="00A04208"/>
    <w:rsid w:val="00A06B97"/>
    <w:rsid w:val="00A0729C"/>
    <w:rsid w:val="00A10AED"/>
    <w:rsid w:val="00A15FF9"/>
    <w:rsid w:val="00A31557"/>
    <w:rsid w:val="00A347B5"/>
    <w:rsid w:val="00A35532"/>
    <w:rsid w:val="00A56301"/>
    <w:rsid w:val="00A66EB2"/>
    <w:rsid w:val="00A8158F"/>
    <w:rsid w:val="00AA0B64"/>
    <w:rsid w:val="00AA1B42"/>
    <w:rsid w:val="00AC567E"/>
    <w:rsid w:val="00AE1DFD"/>
    <w:rsid w:val="00AE2257"/>
    <w:rsid w:val="00AF0A1D"/>
    <w:rsid w:val="00B07394"/>
    <w:rsid w:val="00B0750A"/>
    <w:rsid w:val="00B241AC"/>
    <w:rsid w:val="00B365C7"/>
    <w:rsid w:val="00B36C44"/>
    <w:rsid w:val="00B37FBA"/>
    <w:rsid w:val="00B401FA"/>
    <w:rsid w:val="00B52814"/>
    <w:rsid w:val="00B665E5"/>
    <w:rsid w:val="00B71A1B"/>
    <w:rsid w:val="00B81AF5"/>
    <w:rsid w:val="00B83DCC"/>
    <w:rsid w:val="00B94DB5"/>
    <w:rsid w:val="00B965EA"/>
    <w:rsid w:val="00BA0D2F"/>
    <w:rsid w:val="00BA1ADC"/>
    <w:rsid w:val="00BC3266"/>
    <w:rsid w:val="00C04C37"/>
    <w:rsid w:val="00C10752"/>
    <w:rsid w:val="00C11F05"/>
    <w:rsid w:val="00C303BB"/>
    <w:rsid w:val="00C42502"/>
    <w:rsid w:val="00C464C2"/>
    <w:rsid w:val="00C56DDA"/>
    <w:rsid w:val="00C679D3"/>
    <w:rsid w:val="00C90F76"/>
    <w:rsid w:val="00CA0B90"/>
    <w:rsid w:val="00CC099A"/>
    <w:rsid w:val="00CC7E43"/>
    <w:rsid w:val="00CD0F22"/>
    <w:rsid w:val="00CD2BE5"/>
    <w:rsid w:val="00CF2640"/>
    <w:rsid w:val="00CF7FDA"/>
    <w:rsid w:val="00D02E6E"/>
    <w:rsid w:val="00D259DD"/>
    <w:rsid w:val="00D337F8"/>
    <w:rsid w:val="00D423D9"/>
    <w:rsid w:val="00D435F7"/>
    <w:rsid w:val="00D47CBB"/>
    <w:rsid w:val="00D54BE8"/>
    <w:rsid w:val="00D72F2C"/>
    <w:rsid w:val="00D87D0D"/>
    <w:rsid w:val="00D91322"/>
    <w:rsid w:val="00D966F7"/>
    <w:rsid w:val="00DB3C41"/>
    <w:rsid w:val="00DB4416"/>
    <w:rsid w:val="00DC278E"/>
    <w:rsid w:val="00DD3701"/>
    <w:rsid w:val="00DD44C1"/>
    <w:rsid w:val="00E04B4D"/>
    <w:rsid w:val="00E07B41"/>
    <w:rsid w:val="00E238AE"/>
    <w:rsid w:val="00E27AFF"/>
    <w:rsid w:val="00E32E04"/>
    <w:rsid w:val="00E33541"/>
    <w:rsid w:val="00E626F4"/>
    <w:rsid w:val="00E6476D"/>
    <w:rsid w:val="00E648B9"/>
    <w:rsid w:val="00E84574"/>
    <w:rsid w:val="00E907F4"/>
    <w:rsid w:val="00E95E86"/>
    <w:rsid w:val="00EA769C"/>
    <w:rsid w:val="00EA7E7A"/>
    <w:rsid w:val="00EC394A"/>
    <w:rsid w:val="00ED3E68"/>
    <w:rsid w:val="00ED6003"/>
    <w:rsid w:val="00EE43F7"/>
    <w:rsid w:val="00EE7217"/>
    <w:rsid w:val="00EF3D28"/>
    <w:rsid w:val="00F0750D"/>
    <w:rsid w:val="00F1094A"/>
    <w:rsid w:val="00F15741"/>
    <w:rsid w:val="00F36B23"/>
    <w:rsid w:val="00F41E9F"/>
    <w:rsid w:val="00F63522"/>
    <w:rsid w:val="00F66222"/>
    <w:rsid w:val="00F745A4"/>
    <w:rsid w:val="00F90107"/>
    <w:rsid w:val="00F926F4"/>
    <w:rsid w:val="00F93A47"/>
    <w:rsid w:val="00F97B63"/>
    <w:rsid w:val="00FB3224"/>
    <w:rsid w:val="00FC3B32"/>
    <w:rsid w:val="00FC5FB5"/>
    <w:rsid w:val="00FD7D13"/>
    <w:rsid w:val="00FF2934"/>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semiHidden/>
    <w:unhideWhenUsed/>
    <w:rsid w:val="0052087C"/>
    <w:rPr>
      <w:sz w:val="20"/>
      <w:szCs w:val="20"/>
    </w:rPr>
  </w:style>
  <w:style w:type="character" w:customStyle="1" w:styleId="CommentTextChar">
    <w:name w:val="Comment Text Char"/>
    <w:basedOn w:val="DefaultParagraphFont"/>
    <w:link w:val="CommentText"/>
    <w:uiPriority w:val="99"/>
    <w:semiHidden/>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21844706">
      <w:bodyDiv w:val="1"/>
      <w:marLeft w:val="0"/>
      <w:marRight w:val="0"/>
      <w:marTop w:val="0"/>
      <w:marBottom w:val="0"/>
      <w:divBdr>
        <w:top w:val="none" w:sz="0" w:space="0" w:color="auto"/>
        <w:left w:val="none" w:sz="0" w:space="0" w:color="auto"/>
        <w:bottom w:val="none" w:sz="0" w:space="0" w:color="auto"/>
        <w:right w:val="none" w:sz="0" w:space="0" w:color="auto"/>
      </w:divBdr>
    </w:div>
    <w:div w:id="128286498">
      <w:bodyDiv w:val="1"/>
      <w:marLeft w:val="0"/>
      <w:marRight w:val="0"/>
      <w:marTop w:val="0"/>
      <w:marBottom w:val="0"/>
      <w:divBdr>
        <w:top w:val="none" w:sz="0" w:space="0" w:color="auto"/>
        <w:left w:val="none" w:sz="0" w:space="0" w:color="auto"/>
        <w:bottom w:val="none" w:sz="0" w:space="0" w:color="auto"/>
        <w:right w:val="none" w:sz="0" w:space="0" w:color="auto"/>
      </w:divBdr>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70455149">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69729248">
      <w:bodyDiv w:val="1"/>
      <w:marLeft w:val="0"/>
      <w:marRight w:val="0"/>
      <w:marTop w:val="0"/>
      <w:marBottom w:val="0"/>
      <w:divBdr>
        <w:top w:val="none" w:sz="0" w:space="0" w:color="auto"/>
        <w:left w:val="none" w:sz="0" w:space="0" w:color="auto"/>
        <w:bottom w:val="none" w:sz="0" w:space="0" w:color="auto"/>
        <w:right w:val="none" w:sz="0" w:space="0" w:color="auto"/>
      </w:divBdr>
    </w:div>
    <w:div w:id="954563067">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357419">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26007546">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2</Pages>
  <Words>19976</Words>
  <Characters>113865</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5-03-05T14:22:00Z</dcterms:created>
  <dcterms:modified xsi:type="dcterms:W3CDTF">2025-03-0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